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53909" w14:textId="77777777" w:rsidR="00C871CF" w:rsidRPr="00C871CF" w:rsidRDefault="00C871CF" w:rsidP="00C871CF">
      <w:pPr>
        <w:spacing w:line="480" w:lineRule="auto"/>
      </w:pPr>
      <w:r w:rsidRPr="00C871CF">
        <w:t>Title: Comparative Genomic Epidemiology of Serotype 3 IPD and Carriage Isolates from Southampton, UK between 2005 and 2017</w:t>
      </w:r>
    </w:p>
    <w:p w14:paraId="530A11C5" w14:textId="77777777" w:rsidR="00C871CF" w:rsidRPr="00C871CF" w:rsidRDefault="00C871CF" w:rsidP="00C871CF">
      <w:pPr>
        <w:spacing w:line="480" w:lineRule="auto"/>
      </w:pPr>
    </w:p>
    <w:p w14:paraId="44588403" w14:textId="7AF8ACFD" w:rsidR="00C871CF" w:rsidRPr="00C871CF" w:rsidRDefault="00C871CF" w:rsidP="00C871CF">
      <w:pPr>
        <w:spacing w:line="480" w:lineRule="auto"/>
        <w:rPr>
          <w:vertAlign w:val="superscript"/>
        </w:rPr>
      </w:pPr>
      <w:r w:rsidRPr="00C871CF">
        <w:t>Authors: David W. Cleary</w:t>
      </w:r>
      <w:r w:rsidRPr="00C871CF">
        <w:rPr>
          <w:vertAlign w:val="superscript"/>
        </w:rPr>
        <w:t>1, 2</w:t>
      </w:r>
      <w:r w:rsidRPr="00C871CF">
        <w:t>, Stephanie W Lo</w:t>
      </w:r>
      <w:r w:rsidR="000B3514">
        <w:rPr>
          <w:vertAlign w:val="superscript"/>
        </w:rPr>
        <w:t>3</w:t>
      </w:r>
      <w:r w:rsidRPr="00C871CF">
        <w:t>, Narender Kumar</w:t>
      </w:r>
      <w:r w:rsidR="000B3514">
        <w:rPr>
          <w:vertAlign w:val="superscript"/>
        </w:rPr>
        <w:t>3</w:t>
      </w:r>
      <w:r w:rsidRPr="00C871CF">
        <w:t>, Stephen D. Bentley</w:t>
      </w:r>
      <w:r w:rsidR="000B3514">
        <w:rPr>
          <w:vertAlign w:val="superscript"/>
        </w:rPr>
        <w:t>3</w:t>
      </w:r>
      <w:r w:rsidRPr="00C871CF">
        <w:t>, Saul N. Faust</w:t>
      </w:r>
      <w:r w:rsidRPr="00C871CF">
        <w:rPr>
          <w:vertAlign w:val="superscript"/>
        </w:rPr>
        <w:t>2</w:t>
      </w:r>
      <w:r w:rsidR="005F4A7D">
        <w:rPr>
          <w:vertAlign w:val="superscript"/>
        </w:rPr>
        <w:t>, 4</w:t>
      </w:r>
      <w:r w:rsidR="0082613C">
        <w:rPr>
          <w:vertAlign w:val="superscript"/>
        </w:rPr>
        <w:t>, 5</w:t>
      </w:r>
      <w:r w:rsidRPr="00C871CF">
        <w:t xml:space="preserve"> and Stuart C. Clarke</w:t>
      </w:r>
      <w:r w:rsidRPr="00C871CF">
        <w:rPr>
          <w:vertAlign w:val="superscript"/>
        </w:rPr>
        <w:t xml:space="preserve">2, </w:t>
      </w:r>
      <w:r w:rsidR="0082613C">
        <w:rPr>
          <w:vertAlign w:val="superscript"/>
        </w:rPr>
        <w:t>4, 6</w:t>
      </w:r>
      <w:r w:rsidRPr="00C871CF">
        <w:rPr>
          <w:vertAlign w:val="superscript"/>
        </w:rPr>
        <w:t>*</w:t>
      </w:r>
    </w:p>
    <w:p w14:paraId="12CD51F1" w14:textId="77777777" w:rsidR="00C871CF" w:rsidRPr="00C871CF" w:rsidRDefault="00C871CF" w:rsidP="00C871CF">
      <w:pPr>
        <w:spacing w:line="480" w:lineRule="auto"/>
        <w:rPr>
          <w:vertAlign w:val="superscript"/>
        </w:rPr>
      </w:pPr>
    </w:p>
    <w:p w14:paraId="0769DCF4" w14:textId="2DFB74CF" w:rsidR="0082613C" w:rsidRDefault="0082613C" w:rsidP="00C871CF">
      <w:pPr>
        <w:numPr>
          <w:ilvl w:val="0"/>
          <w:numId w:val="1"/>
        </w:numPr>
        <w:spacing w:line="480" w:lineRule="auto"/>
      </w:pPr>
      <w:r>
        <w:t>Institute of Microbiology and Infection, College of Medical and Dental Sciences, University of Birmingham, Edgbaston, Birmingham, United Kingdom</w:t>
      </w:r>
    </w:p>
    <w:p w14:paraId="601F7F69" w14:textId="6174374D" w:rsidR="0082613C" w:rsidRPr="00C871CF" w:rsidRDefault="00C871CF" w:rsidP="0082613C">
      <w:pPr>
        <w:numPr>
          <w:ilvl w:val="0"/>
          <w:numId w:val="1"/>
        </w:numPr>
        <w:spacing w:line="480" w:lineRule="auto"/>
      </w:pPr>
      <w:r w:rsidRPr="00C871CF">
        <w:t>Faculty of Medicine</w:t>
      </w:r>
      <w:r w:rsidR="000B3514">
        <w:t xml:space="preserve"> and </w:t>
      </w:r>
      <w:r w:rsidR="000B3514" w:rsidRPr="00C871CF">
        <w:t>Institute for Life Sciences</w:t>
      </w:r>
      <w:r w:rsidRPr="00C871CF">
        <w:t xml:space="preserve">, University of Southampton, Southampton, United Kingdom </w:t>
      </w:r>
    </w:p>
    <w:p w14:paraId="54650BC4" w14:textId="139468C1" w:rsidR="00C871CF" w:rsidRPr="00C871CF" w:rsidRDefault="00C871CF" w:rsidP="00C871CF">
      <w:pPr>
        <w:numPr>
          <w:ilvl w:val="0"/>
          <w:numId w:val="1"/>
        </w:numPr>
        <w:spacing w:line="480" w:lineRule="auto"/>
      </w:pPr>
      <w:r w:rsidRPr="00C871CF">
        <w:t xml:space="preserve">Parasites and </w:t>
      </w:r>
      <w:r w:rsidR="0055238B">
        <w:t>M</w:t>
      </w:r>
      <w:r w:rsidRPr="00C871CF">
        <w:t>icrobes, Wellcome Sanger Institute, Hinxton, United Kingdom</w:t>
      </w:r>
    </w:p>
    <w:p w14:paraId="640B7166" w14:textId="77777777" w:rsidR="00B91685" w:rsidRPr="00B91685" w:rsidRDefault="0082613C" w:rsidP="00C871CF">
      <w:pPr>
        <w:numPr>
          <w:ilvl w:val="0"/>
          <w:numId w:val="1"/>
        </w:numPr>
        <w:spacing w:line="480" w:lineRule="auto"/>
      </w:pPr>
      <w:r w:rsidRPr="00C871CF">
        <w:t>NIHR Southampton Biomedical Research Centre, University Hospital Southampton Foundation NHS Trust, Southampton, United Kingdom</w:t>
      </w:r>
      <w:r w:rsidR="00C871CF" w:rsidRPr="00C871CF">
        <w:rPr>
          <w:lang w:val="en"/>
        </w:rPr>
        <w:t>NIHR</w:t>
      </w:r>
    </w:p>
    <w:p w14:paraId="4381441B" w14:textId="31116178" w:rsidR="00C871CF" w:rsidRPr="00C871CF" w:rsidRDefault="00C871CF" w:rsidP="00C871CF">
      <w:pPr>
        <w:numPr>
          <w:ilvl w:val="0"/>
          <w:numId w:val="1"/>
        </w:numPr>
        <w:spacing w:line="480" w:lineRule="auto"/>
      </w:pPr>
      <w:r w:rsidRPr="00C871CF">
        <w:rPr>
          <w:lang w:val="en"/>
        </w:rPr>
        <w:t xml:space="preserve">Southampton Clinical Research Facility, </w:t>
      </w:r>
      <w:r w:rsidRPr="00C871CF">
        <w:t>University Hospital Southampton Foundation NHS Trust, Southampton, United Kingdom</w:t>
      </w:r>
    </w:p>
    <w:p w14:paraId="511E9AD9" w14:textId="77777777" w:rsidR="00C871CF" w:rsidRPr="00C871CF" w:rsidRDefault="00C871CF" w:rsidP="00C871CF">
      <w:pPr>
        <w:numPr>
          <w:ilvl w:val="0"/>
          <w:numId w:val="1"/>
        </w:numPr>
        <w:spacing w:line="480" w:lineRule="auto"/>
      </w:pPr>
      <w:r w:rsidRPr="00C871CF">
        <w:t>Global Health Research Institute, University of Southampton, Southampton, United Kingdom</w:t>
      </w:r>
    </w:p>
    <w:p w14:paraId="79095621" w14:textId="77777777" w:rsidR="00D54528" w:rsidRPr="00D54528" w:rsidRDefault="00D54528" w:rsidP="00D54528">
      <w:pPr>
        <w:spacing w:line="480" w:lineRule="auto"/>
      </w:pPr>
    </w:p>
    <w:p w14:paraId="5098C5C4" w14:textId="634BAAC8" w:rsidR="00430990" w:rsidRDefault="00D54528" w:rsidP="00430990">
      <w:pPr>
        <w:spacing w:line="480" w:lineRule="auto"/>
      </w:pPr>
      <w:r w:rsidRPr="00D54528">
        <w:t>*Corresponding</w:t>
      </w:r>
      <w:r w:rsidR="00EA4D85">
        <w:t xml:space="preserve">: </w:t>
      </w:r>
      <w:hyperlink r:id="rId6" w:history="1">
        <w:r w:rsidR="00EA4D85" w:rsidRPr="005052AD">
          <w:rPr>
            <w:rStyle w:val="Hyperlink"/>
            <w:rFonts w:cstheme="minorHAnsi"/>
          </w:rPr>
          <w:t>S.C.Clarke@soton.ac.uk</w:t>
        </w:r>
      </w:hyperlink>
      <w:r w:rsidR="00EA4D85">
        <w:rPr>
          <w:rFonts w:cstheme="minorHAnsi"/>
        </w:rPr>
        <w:t xml:space="preserve"> </w:t>
      </w:r>
      <w:r w:rsidR="00EA4D85" w:rsidRPr="00173412">
        <w:rPr>
          <w:rFonts w:cstheme="minorHAnsi"/>
        </w:rPr>
        <w:t>Infectious Disease Epidemiology Group, University of Southampton</w:t>
      </w:r>
      <w:r w:rsidR="00EA4D85">
        <w:rPr>
          <w:rFonts w:cstheme="minorHAnsi"/>
        </w:rPr>
        <w:t xml:space="preserve">, </w:t>
      </w:r>
      <w:r w:rsidR="00EA4D85" w:rsidRPr="00173412">
        <w:rPr>
          <w:rFonts w:cstheme="minorHAnsi"/>
        </w:rPr>
        <w:t>Mailpoint 814, Level C, Sir Henry Wellcome Laboratories, South Block,</w:t>
      </w:r>
      <w:r w:rsidR="00EA4D85">
        <w:rPr>
          <w:rFonts w:cstheme="minorHAnsi"/>
        </w:rPr>
        <w:t xml:space="preserve"> </w:t>
      </w:r>
      <w:r w:rsidR="00EA4D85" w:rsidRPr="00173412">
        <w:rPr>
          <w:rFonts w:cstheme="minorHAnsi"/>
        </w:rPr>
        <w:t>University Hospital</w:t>
      </w:r>
      <w:r w:rsidR="00EA4D85">
        <w:rPr>
          <w:rFonts w:cstheme="minorHAnsi"/>
        </w:rPr>
        <w:t xml:space="preserve"> </w:t>
      </w:r>
      <w:r w:rsidR="00EA4D85" w:rsidRPr="00173412">
        <w:rPr>
          <w:rFonts w:cstheme="minorHAnsi"/>
        </w:rPr>
        <w:t>Southampton Foundation NHS Trust</w:t>
      </w:r>
      <w:r w:rsidR="00EA4D85">
        <w:rPr>
          <w:rFonts w:cstheme="minorHAnsi"/>
        </w:rPr>
        <w:t xml:space="preserve">, </w:t>
      </w:r>
      <w:r w:rsidR="00EA4D85" w:rsidRPr="00173412">
        <w:rPr>
          <w:rFonts w:cstheme="minorHAnsi"/>
        </w:rPr>
        <w:t>Southampton SO16 6YD, UK</w:t>
      </w:r>
      <w:r w:rsidR="00EA4D85">
        <w:t xml:space="preserve"> </w:t>
      </w:r>
      <w:r w:rsidR="00430990">
        <w:br w:type="page"/>
      </w:r>
    </w:p>
    <w:p w14:paraId="6924017A" w14:textId="16FF0613" w:rsidR="00D54528" w:rsidRDefault="00D54528" w:rsidP="00D54528">
      <w:pPr>
        <w:spacing w:line="480" w:lineRule="auto"/>
      </w:pPr>
      <w:r>
        <w:lastRenderedPageBreak/>
        <w:t>Abstract</w:t>
      </w:r>
    </w:p>
    <w:p w14:paraId="65EC6674" w14:textId="5E72A6C0" w:rsidR="00430990" w:rsidRPr="001502C3" w:rsidRDefault="00430990" w:rsidP="00430990">
      <w:pPr>
        <w:spacing w:line="480" w:lineRule="auto"/>
        <w:rPr>
          <w:i/>
          <w:iCs/>
        </w:rPr>
      </w:pPr>
      <w:r w:rsidRPr="00430990">
        <w:t>Background: Serotype 3 remains a significant cause of disease despite its inclusion in PCV13. Whilst clonal complex 180 (CC180) represents the major clone, recent studies have refined the population structure into three clades: I</w:t>
      </w:r>
      <w:r w:rsidRPr="00430990">
        <w:sym w:font="Symbol" w:char="F061"/>
      </w:r>
      <w:r w:rsidRPr="00430990">
        <w:t>, I</w:t>
      </w:r>
      <w:r w:rsidRPr="00430990">
        <w:sym w:font="Symbol" w:char="F062"/>
      </w:r>
      <w:r w:rsidRPr="00430990">
        <w:t xml:space="preserve"> and II, with the latter being a recent divergent and more antibiotic resistant. We present </w:t>
      </w:r>
      <w:r w:rsidR="0055238B">
        <w:t xml:space="preserve">a </w:t>
      </w:r>
      <w:r w:rsidRPr="00430990">
        <w:t xml:space="preserve">genomic analysis of </w:t>
      </w:r>
      <w:r w:rsidR="0055238B">
        <w:t>s</w:t>
      </w:r>
      <w:r w:rsidRPr="00430990">
        <w:t xml:space="preserve">erotype 3 </w:t>
      </w:r>
      <w:r w:rsidR="001502C3">
        <w:t xml:space="preserve">isolates from </w:t>
      </w:r>
      <w:r w:rsidRPr="00430990">
        <w:t xml:space="preserve">paediatric carriage and all-age invasive disease, </w:t>
      </w:r>
      <w:r w:rsidR="0055238B">
        <w:t xml:space="preserve">collected </w:t>
      </w:r>
      <w:r w:rsidRPr="00430990">
        <w:t xml:space="preserve">between 2005 and 2017 in Southampton, UK. </w:t>
      </w:r>
    </w:p>
    <w:p w14:paraId="1AA32ACE" w14:textId="35C0E16A" w:rsidR="00430990" w:rsidRPr="00430990" w:rsidRDefault="00430990" w:rsidP="00430990">
      <w:pPr>
        <w:spacing w:line="480" w:lineRule="auto"/>
      </w:pPr>
      <w:r w:rsidRPr="00430990">
        <w:t xml:space="preserve">Methods: Forty-one isolates were available for analysis. Eighteen were isolated during the annual cross-sectional surveillance of paediatric pneumococcal carriage. The remaining twenty-three were isolated from blood / CSF specimens at the University Hospital Southampton NHS Foundation Trust laboratory. </w:t>
      </w:r>
    </w:p>
    <w:p w14:paraId="2A68B3B3" w14:textId="2DF1937A" w:rsidR="00430990" w:rsidRPr="00430990" w:rsidRDefault="00430990" w:rsidP="00430990">
      <w:pPr>
        <w:spacing w:line="480" w:lineRule="auto"/>
      </w:pPr>
      <w:r w:rsidRPr="00430990">
        <w:t>Results: All carriage isolates were CC180 GPSC12. Greater diversity was seen with IPD with three GPSC83 (ST1377: n=2, ST260: n=1) and one GPSC3 (ST1716). For both carriage and IPD Clade I</w:t>
      </w:r>
      <w:r w:rsidRPr="00430990">
        <w:sym w:font="Symbol" w:char="F061"/>
      </w:r>
      <w:r w:rsidRPr="00430990">
        <w:t xml:space="preserve"> was dominant (94.4 and 73.9% respectively). Two isolates were Clade II with one from carriage (a 34-month-old, October 2017), and an invasive isolate (49-year-old, August 2015). Four IPD isolates </w:t>
      </w:r>
      <w:r w:rsidR="00396BF8">
        <w:t>were outside the</w:t>
      </w:r>
      <w:r w:rsidRPr="00430990">
        <w:t xml:space="preserve"> CC180 clade. All isolates were genotypically susceptible to penicillin, erythromycin, tetracycline, co-trimoxazole and chloramphenicol. Two isolates (one each from carriage and IPD; both CC180 GPSC12) were phenotypically resistant to </w:t>
      </w:r>
      <w:r w:rsidR="0055238B">
        <w:t>e</w:t>
      </w:r>
      <w:r w:rsidRPr="00430990">
        <w:t xml:space="preserve">rythromycin and </w:t>
      </w:r>
      <w:r w:rsidR="0055238B">
        <w:t>t</w:t>
      </w:r>
      <w:r w:rsidRPr="00430990">
        <w:t xml:space="preserve">etracycline; the IPD isolate was also resistance to </w:t>
      </w:r>
      <w:r w:rsidR="0055238B">
        <w:t>o</w:t>
      </w:r>
      <w:r w:rsidRPr="00430990">
        <w:t>xacillin.</w:t>
      </w:r>
    </w:p>
    <w:p w14:paraId="5D379951" w14:textId="29F0061E" w:rsidR="00430990" w:rsidRDefault="00430990" w:rsidP="00430990">
      <w:pPr>
        <w:spacing w:line="480" w:lineRule="auto"/>
      </w:pPr>
      <w:r w:rsidRPr="00430990">
        <w:t xml:space="preserve">Conclusion: </w:t>
      </w:r>
      <w:r w:rsidR="0055238B">
        <w:t>In the</w:t>
      </w:r>
      <w:r w:rsidR="0055238B" w:rsidRPr="00430990">
        <w:t xml:space="preserve"> </w:t>
      </w:r>
      <w:r w:rsidRPr="00430990">
        <w:t>Southampton</w:t>
      </w:r>
      <w:r w:rsidR="0055238B">
        <w:t xml:space="preserve"> area</w:t>
      </w:r>
      <w:r w:rsidRPr="00430990">
        <w:t xml:space="preserve">, carriage and invasive disease associated with </w:t>
      </w:r>
      <w:r w:rsidR="0055238B">
        <w:t>s</w:t>
      </w:r>
      <w:r w:rsidRPr="00430990">
        <w:t>erotype 3 is predominantly caused by Clade I</w:t>
      </w:r>
      <w:r w:rsidRPr="00430990">
        <w:sym w:font="Symbol" w:char="F061"/>
      </w:r>
      <w:r w:rsidRPr="00430990">
        <w:t xml:space="preserve"> CC180 GPSC12.</w:t>
      </w:r>
    </w:p>
    <w:p w14:paraId="21DAE895" w14:textId="77777777" w:rsidR="00430990" w:rsidRDefault="00430990" w:rsidP="00430990">
      <w:pPr>
        <w:spacing w:line="480" w:lineRule="auto"/>
      </w:pPr>
    </w:p>
    <w:p w14:paraId="3295F55A" w14:textId="78276D09" w:rsidR="00430990" w:rsidRDefault="00430990" w:rsidP="00430990">
      <w:pPr>
        <w:spacing w:line="480" w:lineRule="auto"/>
      </w:pPr>
      <w:r w:rsidRPr="00430990">
        <w:t xml:space="preserve">Keywords:  </w:t>
      </w:r>
      <w:r w:rsidR="0055238B">
        <w:t>s</w:t>
      </w:r>
      <w:r w:rsidRPr="00430990">
        <w:t xml:space="preserve">erotype 3; IPD; Invasive Pneumococcal Disease; </w:t>
      </w:r>
      <w:r w:rsidRPr="00430990">
        <w:rPr>
          <w:i/>
          <w:iCs/>
        </w:rPr>
        <w:t>Streptococcus pneumoniae</w:t>
      </w:r>
      <w:r w:rsidRPr="00430990">
        <w:t>; carriage</w:t>
      </w:r>
      <w:r>
        <w:br w:type="page"/>
      </w:r>
    </w:p>
    <w:p w14:paraId="55D66F2B" w14:textId="77777777" w:rsidR="0082613C" w:rsidRDefault="0082613C" w:rsidP="00D54528">
      <w:pPr>
        <w:spacing w:line="480" w:lineRule="auto"/>
      </w:pPr>
      <w:r>
        <w:lastRenderedPageBreak/>
        <w:t>Impact Statement</w:t>
      </w:r>
    </w:p>
    <w:p w14:paraId="62E445AD" w14:textId="26C8E8A3" w:rsidR="0082613C" w:rsidRPr="00B91685" w:rsidRDefault="0082613C" w:rsidP="00D54528">
      <w:pPr>
        <w:spacing w:line="480" w:lineRule="auto"/>
        <w:rPr>
          <w:lang w:val="en-US"/>
        </w:rPr>
      </w:pPr>
      <w:r>
        <w:rPr>
          <w:lang w:val="en-US"/>
        </w:rPr>
        <w:t>P</w:t>
      </w:r>
      <w:r w:rsidRPr="0082613C">
        <w:rPr>
          <w:lang w:val="en-US"/>
        </w:rPr>
        <w:t xml:space="preserve">neumococcal conjugate vaccines </w:t>
      </w:r>
      <w:r>
        <w:rPr>
          <w:lang w:val="en-US"/>
        </w:rPr>
        <w:t>(PCVs) have reduced</w:t>
      </w:r>
      <w:r w:rsidRPr="0082613C">
        <w:rPr>
          <w:lang w:val="en-US"/>
        </w:rPr>
        <w:t xml:space="preserve"> the burden of invasive disease </w:t>
      </w:r>
      <w:r>
        <w:rPr>
          <w:lang w:val="en-US"/>
        </w:rPr>
        <w:t xml:space="preserve">by targeting particular </w:t>
      </w:r>
      <w:r w:rsidRPr="0082613C">
        <w:rPr>
          <w:lang w:val="en-US"/>
        </w:rPr>
        <w:t>serotypes.</w:t>
      </w:r>
      <w:r>
        <w:rPr>
          <w:lang w:val="en-US"/>
        </w:rPr>
        <w:t xml:space="preserve"> S</w:t>
      </w:r>
      <w:r w:rsidRPr="0082613C">
        <w:rPr>
          <w:lang w:val="en-US"/>
        </w:rPr>
        <w:t>erotype 3</w:t>
      </w:r>
      <w:r>
        <w:rPr>
          <w:lang w:val="en-US"/>
        </w:rPr>
        <w:t xml:space="preserve"> however</w:t>
      </w:r>
      <w:r w:rsidRPr="0082613C">
        <w:rPr>
          <w:lang w:val="en-US"/>
        </w:rPr>
        <w:t xml:space="preserve">, </w:t>
      </w:r>
      <w:r>
        <w:rPr>
          <w:lang w:val="en-US"/>
        </w:rPr>
        <w:t xml:space="preserve">which is </w:t>
      </w:r>
      <w:r w:rsidRPr="0082613C">
        <w:rPr>
          <w:lang w:val="en-US"/>
        </w:rPr>
        <w:t xml:space="preserve">included in PCV13, continues to </w:t>
      </w:r>
      <w:r>
        <w:rPr>
          <w:lang w:val="en-US"/>
        </w:rPr>
        <w:t>cause</w:t>
      </w:r>
      <w:r w:rsidRPr="0082613C">
        <w:rPr>
          <w:lang w:val="en-US"/>
        </w:rPr>
        <w:t xml:space="preserve"> disease, and is still </w:t>
      </w:r>
      <w:r>
        <w:rPr>
          <w:lang w:val="en-US"/>
        </w:rPr>
        <w:t>carried asymptomatically by some children</w:t>
      </w:r>
      <w:r w:rsidRPr="0082613C">
        <w:rPr>
          <w:lang w:val="en-US"/>
        </w:rPr>
        <w:t>. Using our long-running, cross-sectional paediatric carriage study we sought to answer key questions related t</w:t>
      </w:r>
      <w:r>
        <w:rPr>
          <w:lang w:val="en-US"/>
        </w:rPr>
        <w:t>his</w:t>
      </w:r>
      <w:r w:rsidRPr="0082613C">
        <w:rPr>
          <w:lang w:val="en-US"/>
        </w:rPr>
        <w:t xml:space="preserve"> persistence. </w:t>
      </w:r>
      <w:r>
        <w:rPr>
          <w:lang w:val="en-US"/>
        </w:rPr>
        <w:t>W</w:t>
      </w:r>
      <w:r w:rsidRPr="0082613C">
        <w:rPr>
          <w:lang w:val="en-US"/>
        </w:rPr>
        <w:t xml:space="preserve">e combined carriage isolates with </w:t>
      </w:r>
      <w:r>
        <w:rPr>
          <w:lang w:val="en-US"/>
        </w:rPr>
        <w:t>those</w:t>
      </w:r>
      <w:r w:rsidRPr="0082613C">
        <w:rPr>
          <w:lang w:val="en-US"/>
        </w:rPr>
        <w:t xml:space="preserve"> </w:t>
      </w:r>
      <w:r>
        <w:rPr>
          <w:lang w:val="en-US"/>
        </w:rPr>
        <w:t xml:space="preserve">from cases of invasive disease </w:t>
      </w:r>
      <w:r w:rsidRPr="0082613C">
        <w:rPr>
          <w:lang w:val="en-US"/>
        </w:rPr>
        <w:t xml:space="preserve">taken concurrently from hospital laboratories at the University Hospital Southampton NHS Foundation Trust. We highlight the on-going </w:t>
      </w:r>
      <w:r>
        <w:rPr>
          <w:lang w:val="en-US"/>
        </w:rPr>
        <w:t>circulation</w:t>
      </w:r>
      <w:r w:rsidRPr="0082613C">
        <w:rPr>
          <w:lang w:val="en-US"/>
        </w:rPr>
        <w:t xml:space="preserve"> of serotype 3 eight years after the introduction of PCV13 in both paediatric carriage and all age IPD</w:t>
      </w:r>
      <w:r>
        <w:rPr>
          <w:lang w:val="en-US"/>
        </w:rPr>
        <w:t>, as well as</w:t>
      </w:r>
      <w:r w:rsidRPr="0082613C">
        <w:rPr>
          <w:lang w:val="en-US"/>
        </w:rPr>
        <w:t xml:space="preserve"> an increase in</w:t>
      </w:r>
      <w:r>
        <w:rPr>
          <w:lang w:val="en-US"/>
        </w:rPr>
        <w:t xml:space="preserve"> the latter</w:t>
      </w:r>
      <w:r w:rsidRPr="0082613C">
        <w:rPr>
          <w:lang w:val="en-US"/>
        </w:rPr>
        <w:t xml:space="preserve"> from 2012/13. </w:t>
      </w:r>
      <w:r>
        <w:rPr>
          <w:lang w:val="en-US"/>
        </w:rPr>
        <w:t>We show this is not</w:t>
      </w:r>
      <w:r w:rsidRPr="0082613C">
        <w:rPr>
          <w:lang w:val="en-US"/>
        </w:rPr>
        <w:t xml:space="preserve"> related to the expansion of a recently described clade (Clade II) of </w:t>
      </w:r>
      <w:r>
        <w:rPr>
          <w:lang w:val="en-US"/>
        </w:rPr>
        <w:t>a particular clonal complex of serotype 3 strains (CC180)</w:t>
      </w:r>
      <w:r w:rsidRPr="0082613C">
        <w:rPr>
          <w:lang w:val="en-US"/>
        </w:rPr>
        <w:t xml:space="preserve"> which was previously suggested as the driver for increases in associated IPD in the UK. </w:t>
      </w:r>
    </w:p>
    <w:p w14:paraId="72CDD276" w14:textId="77777777" w:rsidR="0082613C" w:rsidRDefault="0082613C" w:rsidP="00D54528">
      <w:pPr>
        <w:spacing w:line="480" w:lineRule="auto"/>
      </w:pPr>
    </w:p>
    <w:p w14:paraId="5AB6E9E3" w14:textId="4CE7C718" w:rsidR="00430990" w:rsidRDefault="00D54528" w:rsidP="00D54528">
      <w:pPr>
        <w:spacing w:line="480" w:lineRule="auto"/>
      </w:pPr>
      <w:r>
        <w:t>Introduction</w:t>
      </w:r>
    </w:p>
    <w:p w14:paraId="7FA0032D" w14:textId="0EC0EF9E" w:rsidR="00C871CF" w:rsidRDefault="00B9346B" w:rsidP="00D54528">
      <w:pPr>
        <w:spacing w:line="480" w:lineRule="auto"/>
      </w:pPr>
      <w:r>
        <w:t>The post-pneumococcal conjugate vaccine (PCV) era has been characterised by a remarkable</w:t>
      </w:r>
      <w:r w:rsidR="00C871CF">
        <w:t xml:space="preserve"> global</w:t>
      </w:r>
      <w:r>
        <w:t xml:space="preserve"> reduction in </w:t>
      </w:r>
      <w:r w:rsidRPr="00B9346B">
        <w:rPr>
          <w:i/>
          <w:iCs/>
        </w:rPr>
        <w:t>Streptococcus pneumoniae</w:t>
      </w:r>
      <w:r>
        <w:t xml:space="preserve"> associated morbidity and mortality</w:t>
      </w:r>
      <w:r w:rsidR="003D3C1B">
        <w:t xml:space="preserve"> </w:t>
      </w:r>
      <w:r w:rsidR="003D3C1B">
        <w:fldChar w:fldCharType="begin">
          <w:fldData xml:space="preserve">PEVuZE5vdGU+PENpdGU+PEF1dGhvcj5XYXNzZXJtYW48L0F1dGhvcj48WWVhcj4yMDIxPC9ZZWFy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</w:fldData>
        </w:fldChar>
      </w:r>
      <w:r w:rsidR="003D3C1B">
        <w:instrText xml:space="preserve"> ADDIN EN.CITE </w:instrText>
      </w:r>
      <w:r w:rsidR="003D3C1B">
        <w:fldChar w:fldCharType="begin">
          <w:fldData xml:space="preserve">PEVuZE5vdGU+PENpdGU+PEF1dGhvcj5XYXNzZXJtYW48L0F1dGhvcj48WWVhcj4yMDIxPC9ZZWFy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</w:fldData>
        </w:fldChar>
      </w:r>
      <w:r w:rsidR="003D3C1B">
        <w:instrText xml:space="preserve"> ADDIN EN.CITE.DATA </w:instrText>
      </w:r>
      <w:r w:rsidR="003D3C1B">
        <w:fldChar w:fldCharType="end"/>
      </w:r>
      <w:r w:rsidR="003D3C1B">
        <w:fldChar w:fldCharType="separate"/>
      </w:r>
      <w:r w:rsidR="003D3C1B">
        <w:rPr>
          <w:noProof/>
        </w:rPr>
        <w:t>(1-5)</w:t>
      </w:r>
      <w:r w:rsidR="003D3C1B">
        <w:fldChar w:fldCharType="end"/>
      </w:r>
      <w:r>
        <w:t xml:space="preserve">. There remains, however, a </w:t>
      </w:r>
      <w:r w:rsidR="0055238B">
        <w:t>significant</w:t>
      </w:r>
      <w:r w:rsidR="00C871CF">
        <w:t xml:space="preserve"> </w:t>
      </w:r>
      <w:r>
        <w:t xml:space="preserve">burden of both invasive (bacteraemia, meningitis, septicaemia) and non-invasive disease (pneumonia, otitis media). Although in part driven by serotype replacement </w:t>
      </w:r>
      <w:r w:rsidR="003D3C1B">
        <w:fldChar w:fldCharType="begin">
          <w:fldData xml:space="preserve">PEVuZE5vdGU+PENpdGU+PEF1dGhvcj5Mw7hjaGVuPC9BdXRob3I+PFllYXI+MjAyMDwvWWVhcj48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</w:fldData>
        </w:fldChar>
      </w:r>
      <w:r w:rsidR="003D3C1B">
        <w:instrText xml:space="preserve"> ADDIN EN.CITE </w:instrText>
      </w:r>
      <w:r w:rsidR="003D3C1B">
        <w:fldChar w:fldCharType="begin">
          <w:fldData xml:space="preserve">PEVuZE5vdGU+PENpdGU+PEF1dGhvcj5Mw7hjaGVuPC9BdXRob3I+PFllYXI+MjAyMDwvWWVhcj48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</w:fldData>
        </w:fldChar>
      </w:r>
      <w:r w:rsidR="003D3C1B">
        <w:instrText xml:space="preserve"> ADDIN EN.CITE.DATA </w:instrText>
      </w:r>
      <w:r w:rsidR="003D3C1B">
        <w:fldChar w:fldCharType="end"/>
      </w:r>
      <w:r w:rsidR="003D3C1B">
        <w:fldChar w:fldCharType="separate"/>
      </w:r>
      <w:r w:rsidR="003D3C1B">
        <w:rPr>
          <w:noProof/>
        </w:rPr>
        <w:t>(6-9)</w:t>
      </w:r>
      <w:r w:rsidR="003D3C1B">
        <w:fldChar w:fldCharType="end"/>
      </w:r>
      <w:r w:rsidR="00574896">
        <w:t xml:space="preserve"> </w:t>
      </w:r>
      <w:r>
        <w:t>and the rise of non-vaccine serotype disease</w:t>
      </w:r>
      <w:r w:rsidR="00574896">
        <w:t xml:space="preserve"> </w:t>
      </w:r>
      <w:r w:rsidR="003D3C1B">
        <w:fldChar w:fldCharType="begin"/>
      </w:r>
      <w:r w:rsidR="003D3C1B">
        <w:instrText xml:space="preserve"> ADDIN EN.CITE &lt;EndNote&gt;&lt;Cite&gt;&lt;Author&gt;Ladhani&lt;/Author&gt;&lt;Year&gt;2018&lt;/Year&gt;&lt;RecNum&gt;1650&lt;/RecNum&gt;&lt;DisplayText&gt;(10)&lt;/DisplayText&gt;&lt;record&gt;&lt;rec-number&gt;1650&lt;/rec-number&gt;&lt;foreign-keys&gt;&lt;key app="EN" db-id="vwsrfwv9mzsfzke9v04vsvrhav9wdawsrdxt" timestamp="1560514569"&gt;1650&lt;/key&gt;&lt;/foreign-keys&gt;&lt;ref-type name="Journal Article"&gt;17&lt;/ref-type&gt;&lt;contributors&gt;&lt;authors&gt;&lt;author&gt;Ladhani, Shamez N.&lt;/author&gt;&lt;author&gt;Collins, Sarah&lt;/author&gt;&lt;author&gt;Djennad, Abdelmajid&lt;/author&gt;&lt;author&gt;Sheppard, Carmen L.&lt;/author&gt;&lt;author&gt;Borrow, Ray&lt;/author&gt;&lt;author&gt;Fry, Norman K.&lt;/author&gt;&lt;author&gt;Andrews, Nicholas J.&lt;/author&gt;&lt;author&gt;Miller, Elizabeth&lt;/author&gt;&lt;author&gt;Ramsay, Mary E.&lt;/author&gt;&lt;/authors&gt;&lt;/contributors&gt;&lt;titles&gt;&lt;title&gt;Rapid increase in non-vaccine serotypes causing invasive pneumococcal disease in England and Wales, 2000–17: a prospective national observational cohort study&lt;/title&gt;&lt;secondary-title&gt;The Lancet Infectious Diseases&lt;/secondary-title&gt;&lt;/titles&gt;&lt;periodical&gt;&lt;full-title&gt;The Lancet Infectious Diseases&lt;/full-title&gt;&lt;/periodical&gt;&lt;pages&gt;441-451&lt;/pages&gt;&lt;volume&gt;18&lt;/volume&gt;&lt;number&gt;4&lt;/number&gt;&lt;dates&gt;&lt;year&gt;2018&lt;/year&gt;&lt;pub-dates&gt;&lt;date&gt;2018/04/01/&lt;/date&gt;&lt;/pub-dates&gt;&lt;/dates&gt;&lt;isbn&gt;1473-3099&lt;/isbn&gt;&lt;urls&gt;&lt;related-urls&gt;&lt;url&gt;http://www.sciencedirect.com/science/article/pii/S1473309918300525&lt;/url&gt;&lt;/related-urls&gt;&lt;/urls&gt;&lt;electronic-resource-num&gt;https://doi.org/10.1016/S1473-3099(18)30052-5&lt;/electronic-resource-num&gt;&lt;/record&gt;&lt;/Cite&gt;&lt;/EndNote&gt;</w:instrText>
      </w:r>
      <w:r w:rsidR="003D3C1B">
        <w:fldChar w:fldCharType="separate"/>
      </w:r>
      <w:r w:rsidR="003D3C1B">
        <w:rPr>
          <w:noProof/>
        </w:rPr>
        <w:t>(10)</w:t>
      </w:r>
      <w:r w:rsidR="003D3C1B">
        <w:fldChar w:fldCharType="end"/>
      </w:r>
      <w:r>
        <w:t>, a persistent challenge are those vaccine-type serotypes which have proven recalcitrant to immunisation programmes</w:t>
      </w:r>
      <w:r w:rsidR="0055238B">
        <w:t>.</w:t>
      </w:r>
      <w:r>
        <w:t xml:space="preserve"> </w:t>
      </w:r>
      <w:r w:rsidR="0055238B">
        <w:t>S</w:t>
      </w:r>
      <w:r>
        <w:t xml:space="preserve">erotype 3 is one such example. </w:t>
      </w:r>
    </w:p>
    <w:p w14:paraId="43FBA87C" w14:textId="77777777" w:rsidR="00430990" w:rsidRDefault="00430990" w:rsidP="00D54528">
      <w:pPr>
        <w:spacing w:line="480" w:lineRule="auto"/>
      </w:pPr>
    </w:p>
    <w:p w14:paraId="1B35B974" w14:textId="082D9C66" w:rsidR="00650787" w:rsidRDefault="00650787" w:rsidP="00D54528">
      <w:pPr>
        <w:spacing w:line="480" w:lineRule="auto"/>
      </w:pPr>
      <w:r>
        <w:t>Despite its inclusion in the 13-valent PCV (PCV13), serotype 3 remains a particularly significant cause of disease globally</w:t>
      </w:r>
      <w:r w:rsidR="003D3C1B">
        <w:t xml:space="preserve"> </w:t>
      </w:r>
      <w:r w:rsidR="003D3C1B">
        <w:fldChar w:fldCharType="begin">
          <w:fldData xml:space="preserve">PEVuZE5vdGU+PENpdGU+PEF1dGhvcj5TaW5nczwvQXV0aG9yPjxZZWFyPjIwMTk8L1llYXI+PFJl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YWx0LXBlcmlv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</w:fldData>
        </w:fldChar>
      </w:r>
      <w:r w:rsidR="003D3C1B">
        <w:instrText xml:space="preserve"> ADDIN EN.CITE </w:instrText>
      </w:r>
      <w:r w:rsidR="003D3C1B">
        <w:fldChar w:fldCharType="begin">
          <w:fldData xml:space="preserve">PEVuZE5vdGU+PENpdGU+PEF1dGhvcj5TaW5nczwvQXV0aG9yPjxZZWFyPjIwMTk8L1llYXI+PFJl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YWx0LXBlcmlv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</w:fldData>
        </w:fldChar>
      </w:r>
      <w:r w:rsidR="003D3C1B">
        <w:instrText xml:space="preserve"> ADDIN EN.CITE.DATA </w:instrText>
      </w:r>
      <w:r w:rsidR="003D3C1B">
        <w:fldChar w:fldCharType="end"/>
      </w:r>
      <w:r w:rsidR="003D3C1B">
        <w:fldChar w:fldCharType="separate"/>
      </w:r>
      <w:r w:rsidR="003D3C1B">
        <w:rPr>
          <w:noProof/>
        </w:rPr>
        <w:t>(11)</w:t>
      </w:r>
      <w:r w:rsidR="003D3C1B">
        <w:fldChar w:fldCharType="end"/>
      </w:r>
      <w:r>
        <w:t xml:space="preserve">. </w:t>
      </w:r>
      <w:r w:rsidR="00574896">
        <w:t xml:space="preserve">Following PCV13 introduction in the UK in 2010 </w:t>
      </w:r>
      <w:r w:rsidR="0055238B">
        <w:lastRenderedPageBreak/>
        <w:t xml:space="preserve">serotype 3 </w:t>
      </w:r>
      <w:r>
        <w:t xml:space="preserve">has continued to circulate in </w:t>
      </w:r>
      <w:r w:rsidR="00B76DE7">
        <w:t xml:space="preserve">paediatric </w:t>
      </w:r>
      <w:r>
        <w:t xml:space="preserve">carriage </w:t>
      </w:r>
      <w:r w:rsidR="003D3C1B">
        <w:fldChar w:fldCharType="begin">
          <w:fldData xml:space="preserve">PEVuZE5vdGU+PENpdGU+PEF1dGhvcj5LYW5kYXNhbXk8L0F1dGhvcj48WWVhcj4yMDIwPC9ZZWFy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==
</w:fldData>
        </w:fldChar>
      </w:r>
      <w:r w:rsidR="003D3C1B">
        <w:instrText xml:space="preserve"> ADDIN EN.CITE </w:instrText>
      </w:r>
      <w:r w:rsidR="003D3C1B">
        <w:fldChar w:fldCharType="begin">
          <w:fldData xml:space="preserve">PEVuZE5vdGU+PENpdGU+PEF1dGhvcj5LYW5kYXNhbXk8L0F1dGhvcj48WWVhcj4yMDIwPC9ZZWFy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==
</w:fldData>
        </w:fldChar>
      </w:r>
      <w:r w:rsidR="003D3C1B">
        <w:instrText xml:space="preserve"> ADDIN EN.CITE.DATA </w:instrText>
      </w:r>
      <w:r w:rsidR="003D3C1B">
        <w:fldChar w:fldCharType="end"/>
      </w:r>
      <w:r w:rsidR="003D3C1B">
        <w:fldChar w:fldCharType="separate"/>
      </w:r>
      <w:r w:rsidR="003D3C1B">
        <w:rPr>
          <w:noProof/>
        </w:rPr>
        <w:t>(7, 12)</w:t>
      </w:r>
      <w:r w:rsidR="003D3C1B">
        <w:fldChar w:fldCharType="end"/>
      </w:r>
      <w:r w:rsidR="0055238B">
        <w:t xml:space="preserve">. Vaccine effectiveness has been </w:t>
      </w:r>
      <w:r>
        <w:t xml:space="preserve">questionable given the fluctuating, albeit relatively low level, incidence </w:t>
      </w:r>
      <w:r w:rsidR="0055238B">
        <w:t>of</w:t>
      </w:r>
      <w:r>
        <w:t xml:space="preserve"> invasive pneumococcal disease (IPD) in children &lt;5 years old </w:t>
      </w:r>
      <w:r w:rsidR="003D3C1B">
        <w:fldChar w:fldCharType="begin"/>
      </w:r>
      <w:r w:rsidR="003D3C1B">
        <w:instrText xml:space="preserve"> ADDIN EN.CITE &lt;EndNote&gt;&lt;Cite&gt;&lt;Author&gt;Ladhani&lt;/Author&gt;&lt;Year&gt;2018&lt;/Year&gt;&lt;RecNum&gt;1650&lt;/RecNum&gt;&lt;DisplayText&gt;(10)&lt;/DisplayText&gt;&lt;record&gt;&lt;rec-number&gt;1650&lt;/rec-number&gt;&lt;foreign-keys&gt;&lt;key app="EN" db-id="vwsrfwv9mzsfzke9v04vsvrhav9wdawsrdxt" timestamp="1560514569"&gt;1650&lt;/key&gt;&lt;/foreign-keys&gt;&lt;ref-type name="Journal Article"&gt;17&lt;/ref-type&gt;&lt;contributors&gt;&lt;authors&gt;&lt;author&gt;Ladhani, Shamez N.&lt;/author&gt;&lt;author&gt;Collins, Sarah&lt;/author&gt;&lt;author&gt;Djennad, Abdelmajid&lt;/author&gt;&lt;author&gt;Sheppard, Carmen L.&lt;/author&gt;&lt;author&gt;Borrow, Ray&lt;/author&gt;&lt;author&gt;Fry, Norman K.&lt;/author&gt;&lt;author&gt;Andrews, Nicholas J.&lt;/author&gt;&lt;author&gt;Miller, Elizabeth&lt;/author&gt;&lt;author&gt;Ramsay, Mary E.&lt;/author&gt;&lt;/authors&gt;&lt;/contributors&gt;&lt;titles&gt;&lt;title&gt;Rapid increase in non-vaccine serotypes causing invasive pneumococcal disease in England and Wales, 2000–17: a prospective national observational cohort study&lt;/title&gt;&lt;secondary-title&gt;The Lancet Infectious Diseases&lt;/secondary-title&gt;&lt;/titles&gt;&lt;periodical&gt;&lt;full-title&gt;The Lancet Infectious Diseases&lt;/full-title&gt;&lt;/periodical&gt;&lt;pages&gt;441-451&lt;/pages&gt;&lt;volume&gt;18&lt;/volume&gt;&lt;number&gt;4&lt;/number&gt;&lt;dates&gt;&lt;year&gt;2018&lt;/year&gt;&lt;pub-dates&gt;&lt;date&gt;2018/04/01/&lt;/date&gt;&lt;/pub-dates&gt;&lt;/dates&gt;&lt;isbn&gt;1473-3099&lt;/isbn&gt;&lt;urls&gt;&lt;related-urls&gt;&lt;url&gt;http://www.sciencedirect.com/science/article/pii/S1473309918300525&lt;/url&gt;&lt;/related-urls&gt;&lt;/urls&gt;&lt;electronic-resource-num&gt;https://doi.org/10.1016/S1473-3099(18)30052-5&lt;/electronic-resource-num&gt;&lt;/record&gt;&lt;/Cite&gt;&lt;/EndNote&gt;</w:instrText>
      </w:r>
      <w:r w:rsidR="003D3C1B">
        <w:fldChar w:fldCharType="separate"/>
      </w:r>
      <w:r w:rsidR="003D3C1B">
        <w:rPr>
          <w:noProof/>
        </w:rPr>
        <w:t>(10)</w:t>
      </w:r>
      <w:r w:rsidR="003D3C1B">
        <w:fldChar w:fldCharType="end"/>
      </w:r>
      <w:r>
        <w:t xml:space="preserve">. Importantly, </w:t>
      </w:r>
      <w:r w:rsidR="0055238B">
        <w:t xml:space="preserve">serotype 3 </w:t>
      </w:r>
      <w:r>
        <w:t xml:space="preserve"> remains a significant burden in adult disease causing, for example, 5</w:t>
      </w:r>
      <w:r w:rsidR="0055238B">
        <w:t>7</w:t>
      </w:r>
      <w:r>
        <w:t xml:space="preserve">% of pneumococcal community acquired pneumonias between 2013 and 2018 </w:t>
      </w:r>
      <w:r w:rsidR="003D3C1B">
        <w:fldChar w:fldCharType="begin">
          <w:fldData xml:space="preserve">PEVuZE5vdGU+PENpdGU+PEF1dGhvcj5QaWNrPC9BdXRob3I+PFllYXI+MjAyMDwvWWVhcj48UmVj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</w:fldData>
        </w:fldChar>
      </w:r>
      <w:r w:rsidR="003D3C1B">
        <w:instrText xml:space="preserve"> ADDIN EN.CITE </w:instrText>
      </w:r>
      <w:r w:rsidR="003D3C1B">
        <w:fldChar w:fldCharType="begin">
          <w:fldData xml:space="preserve">PEVuZE5vdGU+PENpdGU+PEF1dGhvcj5QaWNrPC9BdXRob3I+PFllYXI+MjAyMDwvWWVhcj48UmVj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</w:fldData>
        </w:fldChar>
      </w:r>
      <w:r w:rsidR="003D3C1B">
        <w:instrText xml:space="preserve"> ADDIN EN.CITE.DATA </w:instrText>
      </w:r>
      <w:r w:rsidR="003D3C1B">
        <w:fldChar w:fldCharType="end"/>
      </w:r>
      <w:r w:rsidR="003D3C1B">
        <w:fldChar w:fldCharType="separate"/>
      </w:r>
      <w:r w:rsidR="003D3C1B">
        <w:rPr>
          <w:noProof/>
        </w:rPr>
        <w:t>(13)</w:t>
      </w:r>
      <w:r w:rsidR="003D3C1B">
        <w:fldChar w:fldCharType="end"/>
      </w:r>
      <w:r>
        <w:t xml:space="preserve"> and </w:t>
      </w:r>
      <w:r w:rsidR="00C871CF">
        <w:t xml:space="preserve">65% of IPD in those aged &gt;65 years old </w:t>
      </w:r>
      <w:r w:rsidR="003D3C1B">
        <w:fldChar w:fldCharType="begin"/>
      </w:r>
      <w:r w:rsidR="003D3C1B">
        <w:instrText xml:space="preserve"> ADDIN EN.CITE &lt;EndNote&gt;&lt;Cite&gt;&lt;Author&gt;Ladhani&lt;/Author&gt;&lt;Year&gt;2018&lt;/Year&gt;&lt;RecNum&gt;1650&lt;/RecNum&gt;&lt;DisplayText&gt;(10)&lt;/DisplayText&gt;&lt;record&gt;&lt;rec-number&gt;1650&lt;/rec-number&gt;&lt;foreign-keys&gt;&lt;key app="EN" db-id="vwsrfwv9mzsfzke9v04vsvrhav9wdawsrdxt" timestamp="1560514569"&gt;1650&lt;/key&gt;&lt;/foreign-keys&gt;&lt;ref-type name="Journal Article"&gt;17&lt;/ref-type&gt;&lt;contributors&gt;&lt;authors&gt;&lt;author&gt;Ladhani, Shamez N.&lt;/author&gt;&lt;author&gt;Collins, Sarah&lt;/author&gt;&lt;author&gt;Djennad, Abdelmajid&lt;/author&gt;&lt;author&gt;Sheppard, Carmen L.&lt;/author&gt;&lt;author&gt;Borrow, Ray&lt;/author&gt;&lt;author&gt;Fry, Norman K.&lt;/author&gt;&lt;author&gt;Andrews, Nicholas J.&lt;/author&gt;&lt;author&gt;Miller, Elizabeth&lt;/author&gt;&lt;author&gt;Ramsay, Mary E.&lt;/author&gt;&lt;/authors&gt;&lt;/contributors&gt;&lt;titles&gt;&lt;title&gt;Rapid increase in non-vaccine serotypes causing invasive pneumococcal disease in England and Wales, 2000–17: a prospective national observational cohort study&lt;/title&gt;&lt;secondary-title&gt;The Lancet Infectious Diseases&lt;/secondary-title&gt;&lt;/titles&gt;&lt;periodical&gt;&lt;full-title&gt;The Lancet Infectious Diseases&lt;/full-title&gt;&lt;/periodical&gt;&lt;pages&gt;441-451&lt;/pages&gt;&lt;volume&gt;18&lt;/volume&gt;&lt;number&gt;4&lt;/number&gt;&lt;dates&gt;&lt;year&gt;2018&lt;/year&gt;&lt;pub-dates&gt;&lt;date&gt;2018/04/01/&lt;/date&gt;&lt;/pub-dates&gt;&lt;/dates&gt;&lt;isbn&gt;1473-3099&lt;/isbn&gt;&lt;urls&gt;&lt;related-urls&gt;&lt;url&gt;http://www.sciencedirect.com/science/article/pii/S1473309918300525&lt;/url&gt;&lt;/related-urls&gt;&lt;/urls&gt;&lt;electronic-resource-num&gt;https://doi.org/10.1016/S1473-3099(18)30052-5&lt;/electronic-resource-num&gt;&lt;/record&gt;&lt;/Cite&gt;&lt;/EndNote&gt;</w:instrText>
      </w:r>
      <w:r w:rsidR="003D3C1B">
        <w:fldChar w:fldCharType="separate"/>
      </w:r>
      <w:r w:rsidR="003D3C1B">
        <w:rPr>
          <w:noProof/>
        </w:rPr>
        <w:t>(10)</w:t>
      </w:r>
      <w:r w:rsidR="003D3C1B">
        <w:fldChar w:fldCharType="end"/>
      </w:r>
      <w:r w:rsidR="00C871CF">
        <w:t>.</w:t>
      </w:r>
      <w:r w:rsidR="00B76DE7">
        <w:t xml:space="preserve"> </w:t>
      </w:r>
      <w:r w:rsidR="0060173D">
        <w:t xml:space="preserve">In the UK this group is offered the Pneumococcal Polysaccharide Vaccine (PPV). </w:t>
      </w:r>
      <w:r w:rsidR="00B76DE7">
        <w:t>This lower vaccine efficacy has been shown to derive from extensive cap</w:t>
      </w:r>
      <w:r w:rsidR="00574896">
        <w:t>s</w:t>
      </w:r>
      <w:r w:rsidR="00B76DE7">
        <w:t xml:space="preserve">ule release, a </w:t>
      </w:r>
      <w:r w:rsidR="00574896">
        <w:t>by-product</w:t>
      </w:r>
      <w:r w:rsidR="00B76DE7">
        <w:t xml:space="preserve"> of the way in which the capsular polysaccharide is </w:t>
      </w:r>
      <w:r w:rsidR="003E2D6B">
        <w:t xml:space="preserve">not covalently </w:t>
      </w:r>
      <w:r w:rsidR="00B76DE7">
        <w:t xml:space="preserve">anchored to the cell surface, which prevents antibody-mediated opsonophagocytosis </w:t>
      </w:r>
      <w:r w:rsidR="003D3C1B">
        <w:fldChar w:fldCharType="begin">
          <w:fldData xml:space="preserve">PEVuZE5vdGU+PENpdGU+PEF1dGhvcj5DaG9pPC9BdXRob3I+PFllYXI+MjAxNjwvWWVhcj48UmVj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</w:fldData>
        </w:fldChar>
      </w:r>
      <w:r w:rsidR="003D3C1B">
        <w:instrText xml:space="preserve"> ADDIN EN.CITE </w:instrText>
      </w:r>
      <w:r w:rsidR="003D3C1B">
        <w:fldChar w:fldCharType="begin">
          <w:fldData xml:space="preserve">PEVuZE5vdGU+PENpdGU+PEF1dGhvcj5DaG9pPC9BdXRob3I+PFllYXI+MjAxNjwvWWVhcj48UmVj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</w:fldData>
        </w:fldChar>
      </w:r>
      <w:r w:rsidR="003D3C1B">
        <w:instrText xml:space="preserve"> ADDIN EN.CITE.DATA </w:instrText>
      </w:r>
      <w:r w:rsidR="003D3C1B">
        <w:fldChar w:fldCharType="end"/>
      </w:r>
      <w:r w:rsidR="003D3C1B">
        <w:fldChar w:fldCharType="separate"/>
      </w:r>
      <w:r w:rsidR="003D3C1B">
        <w:rPr>
          <w:noProof/>
        </w:rPr>
        <w:t>(14)</w:t>
      </w:r>
      <w:r w:rsidR="003D3C1B">
        <w:fldChar w:fldCharType="end"/>
      </w:r>
      <w:r w:rsidR="00B76DE7">
        <w:t>.</w:t>
      </w:r>
      <w:r>
        <w:t xml:space="preserve">   </w:t>
      </w:r>
    </w:p>
    <w:p w14:paraId="223A58CF" w14:textId="77777777" w:rsidR="00C871CF" w:rsidRDefault="00C871CF" w:rsidP="00C871CF">
      <w:pPr>
        <w:spacing w:line="480" w:lineRule="auto"/>
      </w:pPr>
    </w:p>
    <w:p w14:paraId="52662159" w14:textId="2CB397F4" w:rsidR="00430990" w:rsidRPr="00574896" w:rsidRDefault="00C871CF" w:rsidP="00574896">
      <w:pPr>
        <w:spacing w:line="480" w:lineRule="auto"/>
      </w:pPr>
      <w:r w:rsidRPr="00C871CF">
        <w:t>Whilst clonal complex 180 (CC180) represents the major clone, recent studies have refined the population structure</w:t>
      </w:r>
      <w:r w:rsidR="00574896">
        <w:t xml:space="preserve"> of serotype 3 pneumococci</w:t>
      </w:r>
      <w:r w:rsidRPr="00C871CF">
        <w:t xml:space="preserve"> into three clades: I</w:t>
      </w:r>
      <w:r w:rsidRPr="00C871CF">
        <w:sym w:font="Symbol" w:char="F061"/>
      </w:r>
      <w:r w:rsidRPr="00C871CF">
        <w:t>, I</w:t>
      </w:r>
      <w:r w:rsidRPr="00C871CF">
        <w:sym w:font="Symbol" w:char="F062"/>
      </w:r>
      <w:r w:rsidRPr="00C871CF">
        <w:t xml:space="preserve"> and II, with the latter being a recent divergent and </w:t>
      </w:r>
      <w:r w:rsidR="00CC64ED">
        <w:t xml:space="preserve">characterised as </w:t>
      </w:r>
      <w:r w:rsidRPr="00C871CF">
        <w:t>more antibiotic resistant</w:t>
      </w:r>
      <w:r>
        <w:t xml:space="preserve"> </w:t>
      </w:r>
      <w:r w:rsidR="003D3C1B">
        <w:fldChar w:fldCharType="begin">
          <w:fldData xml:space="preserve">PEVuZE5vdGU+PENpdGU+PEF1dGhvcj5BemFyaWFuPC9BdXRob3I+PFllYXI+MjAxODwvWWVhcj48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2b2x1bWU+MTA8L3ZvbHVtZT48bnVtYmVyPjExPC9udW1iZXI+PGVkaXRpb24+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</w:fldData>
        </w:fldChar>
      </w:r>
      <w:r w:rsidR="003D3C1B">
        <w:instrText xml:space="preserve"> ADDIN EN.CITE </w:instrText>
      </w:r>
      <w:r w:rsidR="003D3C1B">
        <w:fldChar w:fldCharType="begin">
          <w:fldData xml:space="preserve">PEVuZE5vdGU+PENpdGU+PEF1dGhvcj5BemFyaWFuPC9BdXRob3I+PFllYXI+MjAxODwvWWVhcj48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2b2x1bWU+MTA8L3ZvbHVtZT48bnVtYmVyPjExPC9udW1iZXI+PGVkaXRpb24+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</w:fldData>
        </w:fldChar>
      </w:r>
      <w:r w:rsidR="003D3C1B">
        <w:instrText xml:space="preserve"> ADDIN EN.CITE.DATA </w:instrText>
      </w:r>
      <w:r w:rsidR="003D3C1B">
        <w:fldChar w:fldCharType="end"/>
      </w:r>
      <w:r w:rsidR="003D3C1B">
        <w:fldChar w:fldCharType="separate"/>
      </w:r>
      <w:r w:rsidR="003D3C1B">
        <w:rPr>
          <w:noProof/>
        </w:rPr>
        <w:t>(15, 16)</w:t>
      </w:r>
      <w:r w:rsidR="003D3C1B">
        <w:fldChar w:fldCharType="end"/>
      </w:r>
      <w:r w:rsidRPr="00C871CF">
        <w:t xml:space="preserve">. </w:t>
      </w:r>
      <w:r w:rsidR="003E2D6B">
        <w:t>However, t</w:t>
      </w:r>
      <w:r w:rsidR="00B76DE7">
        <w:t>here is no evidence</w:t>
      </w:r>
      <w:r w:rsidR="003E2D6B">
        <w:t xml:space="preserve"> </w:t>
      </w:r>
      <w:r w:rsidR="00B76DE7">
        <w:t xml:space="preserve">to link this changing epidemiology to PCV13 introduction </w:t>
      </w:r>
      <w:r w:rsidR="003D3C1B">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3D3C1B">
        <w:instrText xml:space="preserve"> ADDIN EN.CITE </w:instrText>
      </w:r>
      <w:r w:rsidR="003D3C1B">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3D3C1B">
        <w:instrText xml:space="preserve"> ADDIN EN.CITE.DATA </w:instrText>
      </w:r>
      <w:r w:rsidR="003D3C1B">
        <w:fldChar w:fldCharType="end"/>
      </w:r>
      <w:r w:rsidR="003D3C1B">
        <w:fldChar w:fldCharType="separate"/>
      </w:r>
      <w:r w:rsidR="003D3C1B">
        <w:rPr>
          <w:noProof/>
        </w:rPr>
        <w:t>(15)</w:t>
      </w:r>
      <w:r w:rsidR="003D3C1B">
        <w:fldChar w:fldCharType="end"/>
      </w:r>
      <w:r w:rsidR="00B76DE7">
        <w:t>.</w:t>
      </w:r>
      <w:r w:rsidR="00574896">
        <w:t xml:space="preserve"> </w:t>
      </w:r>
      <w:r w:rsidR="007E0EF0">
        <w:t>In the present study, w</w:t>
      </w:r>
      <w:r w:rsidRPr="00C871CF">
        <w:t xml:space="preserve">e </w:t>
      </w:r>
      <w:r w:rsidR="008C0E94">
        <w:t xml:space="preserve">aimed to build upon these data and </w:t>
      </w:r>
      <w:r w:rsidRPr="00C871CF">
        <w:t xml:space="preserve">present </w:t>
      </w:r>
      <w:r w:rsidR="008C0E94">
        <w:t xml:space="preserve">the </w:t>
      </w:r>
      <w:r w:rsidRPr="00C871CF">
        <w:t xml:space="preserve">genomic analysis of </w:t>
      </w:r>
      <w:r w:rsidR="00EA4D85">
        <w:t>s</w:t>
      </w:r>
      <w:r w:rsidRPr="00C871CF">
        <w:t xml:space="preserve">erotype 3 </w:t>
      </w:r>
      <w:r w:rsidR="007E0EF0">
        <w:t xml:space="preserve">isolates from </w:t>
      </w:r>
      <w:r w:rsidR="008C0E94">
        <w:t xml:space="preserve">a serial, cross-sectional </w:t>
      </w:r>
      <w:r w:rsidRPr="00C871CF">
        <w:t xml:space="preserve">paediatric carriage </w:t>
      </w:r>
      <w:r w:rsidR="008C0E94">
        <w:t xml:space="preserve">study </w:t>
      </w:r>
      <w:r w:rsidR="008C0E94" w:rsidRPr="00C871CF">
        <w:t>between 2005 and 2017 in Southampton, UK</w:t>
      </w:r>
      <w:r w:rsidR="008C0E94">
        <w:t xml:space="preserve">, in addition to temporally and geographically concomitant isolates from </w:t>
      </w:r>
      <w:r w:rsidRPr="00C871CF">
        <w:t>all-age invasive disease.</w:t>
      </w:r>
      <w:r w:rsidR="008C0E94">
        <w:t xml:space="preserve"> </w:t>
      </w:r>
      <w:r w:rsidRPr="00C871CF">
        <w:t xml:space="preserve"> </w:t>
      </w:r>
      <w:r w:rsidR="00430990">
        <w:br w:type="page"/>
      </w:r>
    </w:p>
    <w:p w14:paraId="1536FC22" w14:textId="77777777" w:rsidR="00B210F7" w:rsidRDefault="00D54528" w:rsidP="00430990">
      <w:pPr>
        <w:spacing w:line="480" w:lineRule="auto"/>
      </w:pPr>
      <w:r>
        <w:t>Materials and Methods</w:t>
      </w:r>
    </w:p>
    <w:p w14:paraId="00AD99AF" w14:textId="1883BC30" w:rsidR="00970A8D" w:rsidRDefault="00970A8D" w:rsidP="00430990">
      <w:pPr>
        <w:spacing w:line="480" w:lineRule="auto"/>
      </w:pPr>
      <w:r>
        <w:t>Isolate Collection: Carriage isolates were obtained using n</w:t>
      </w:r>
      <w:r w:rsidRPr="170A91B8">
        <w:t>asopharyngeal swabs</w:t>
      </w:r>
      <w:r>
        <w:t xml:space="preserve"> </w:t>
      </w:r>
      <w:r w:rsidRPr="170A91B8">
        <w:t xml:space="preserve">collected from children aged 4 years or under each year commencing in the winter (October to March) of 2006/07 and for each consecutive year until 2017/18. Parents/guardians were approached for informed consent either prior to or following their child’s appointment in an outpatient department of Southampton General Hospital. Aside from age, the only other exclusion criterium was that only one child per family was swabbed.  Nasopharyngeal Rayon tipped Transwabs (Medical Wire, Corsham, UK) in charcoal Amies media were used for swabbing and then plated onto Columbia Colistin Naladixic Acid agar (CNA; Oxoid, Basingstoke, UK) within 9h of swabbing. </w:t>
      </w:r>
      <w:r>
        <w:t xml:space="preserve"> </w:t>
      </w:r>
      <w:r w:rsidRPr="00970A8D">
        <w:t>IPD isolates from blood or CSF specimens were isolated in the Public Health England (PHE) laboratory at University Hospital Southampton NHS Foundation Trust between July 200</w:t>
      </w:r>
      <w:r w:rsidR="00174F91">
        <w:t>5</w:t>
      </w:r>
      <w:r w:rsidRPr="00970A8D">
        <w:t xml:space="preserve"> and June 2017.</w:t>
      </w:r>
    </w:p>
    <w:p w14:paraId="6A2FE7A6" w14:textId="77777777" w:rsidR="00970A8D" w:rsidRDefault="00970A8D" w:rsidP="00430990">
      <w:pPr>
        <w:spacing w:line="480" w:lineRule="auto"/>
      </w:pPr>
    </w:p>
    <w:p w14:paraId="3EAE37F9" w14:textId="77777777" w:rsidR="00970A8D" w:rsidRDefault="00970A8D" w:rsidP="00430990">
      <w:pPr>
        <w:spacing w:line="480" w:lineRule="auto"/>
      </w:pPr>
      <w:r>
        <w:t xml:space="preserve">Pneumococcal growth and confirmation: </w:t>
      </w:r>
      <w:r w:rsidRPr="170A91B8">
        <w:t xml:space="preserve">Confirmation of presumptive </w:t>
      </w:r>
      <w:r w:rsidRPr="170A91B8">
        <w:rPr>
          <w:i/>
          <w:iCs/>
        </w:rPr>
        <w:t xml:space="preserve">S. pneumoniae </w:t>
      </w:r>
      <w:r w:rsidRPr="170A91B8">
        <w:t xml:space="preserve">was done on Columbia Blood Agar (CBA; Oxoid, Basingstoke, UK) using optochin sensitivity indicated by a </w:t>
      </w:r>
      <w:r w:rsidRPr="170A91B8">
        <w:rPr>
          <w:rFonts w:ascii="Cambria Math" w:hAnsi="Cambria Math" w:cs="Cambria Math"/>
        </w:rPr>
        <w:t>⩾</w:t>
      </w:r>
      <w:r w:rsidRPr="170A91B8">
        <w:t>14 mm diameter inhibition zone around the disc (Thermo Scientific</w:t>
      </w:r>
      <w:r w:rsidRPr="170A91B8">
        <w:rPr>
          <w:rFonts w:ascii="Symbol" w:eastAsia="Symbol" w:hAnsi="Symbol"/>
        </w:rPr>
        <w:t>ä</w:t>
      </w:r>
      <w:r w:rsidRPr="170A91B8">
        <w:t xml:space="preserve">, Loughborough, UK). Only one colony of </w:t>
      </w:r>
      <w:r w:rsidRPr="170A91B8">
        <w:rPr>
          <w:i/>
          <w:iCs/>
        </w:rPr>
        <w:t>S. pneumoniae</w:t>
      </w:r>
      <w:r w:rsidRPr="170A91B8">
        <w:t xml:space="preserve"> per participant was selected for further analysis. </w:t>
      </w:r>
    </w:p>
    <w:p w14:paraId="294CD620" w14:textId="26F95DE1" w:rsidR="00970A8D" w:rsidRPr="00A21F37" w:rsidRDefault="00970A8D" w:rsidP="00970A8D">
      <w:pPr>
        <w:spacing w:line="480" w:lineRule="auto"/>
      </w:pPr>
      <w:r>
        <w:t>Whole Genome Sequencing</w:t>
      </w:r>
      <w:r w:rsidRPr="170A91B8">
        <w:t>: Isolates from STGG stocks were cultured on CNA plates and incubated o/n at 37</w:t>
      </w:r>
      <w:r w:rsidRPr="170A91B8">
        <w:rPr>
          <w:vertAlign w:val="superscript"/>
        </w:rPr>
        <w:t>o</w:t>
      </w:r>
      <w:r w:rsidRPr="170A91B8">
        <w:t>C in 5% CO</w:t>
      </w:r>
      <w:r w:rsidRPr="170A91B8">
        <w:rPr>
          <w:vertAlign w:val="subscript"/>
        </w:rPr>
        <w:t>2</w:t>
      </w:r>
      <w:r w:rsidR="00153D07">
        <w:rPr>
          <w:vertAlign w:val="subscript"/>
        </w:rPr>
        <w:t>.</w:t>
      </w:r>
      <w:r w:rsidRPr="170A91B8">
        <w:t xml:space="preserve"> </w:t>
      </w:r>
      <w:r w:rsidR="00153D07">
        <w:t>Genomic</w:t>
      </w:r>
      <w:r w:rsidRPr="170A91B8">
        <w:t xml:space="preserve"> DNA extraction was carried out using QIAamp® DNA mini kit (Qiagen, Hilden, Germany) according to the manufacturer's instructions. The DNA extracts were sent to the Wellcome Sanger Institute (WSI) for whole genome sequencing (WGS) using Illumina HiSeq or 10X platforms generating initially 2 </w:t>
      </w:r>
      <w:r w:rsidRPr="170A91B8">
        <w:rPr>
          <w:rFonts w:ascii="Symbol" w:eastAsia="Symbol" w:hAnsi="Symbol"/>
        </w:rPr>
        <w:t>´</w:t>
      </w:r>
      <w:r w:rsidRPr="170A91B8">
        <w:t xml:space="preserve"> 75 bp</w:t>
      </w:r>
      <w:r w:rsidR="008522E7">
        <w:t xml:space="preserve">, </w:t>
      </w:r>
      <w:r w:rsidRPr="170A91B8">
        <w:t xml:space="preserve"> 2 </w:t>
      </w:r>
      <w:r w:rsidRPr="170A91B8">
        <w:rPr>
          <w:rFonts w:ascii="Symbol" w:eastAsia="Symbol" w:hAnsi="Symbol"/>
        </w:rPr>
        <w:t>´</w:t>
      </w:r>
      <w:r w:rsidRPr="170A91B8">
        <w:t xml:space="preserve"> 100bp </w:t>
      </w:r>
      <w:r w:rsidR="008522E7">
        <w:t xml:space="preserve">and later </w:t>
      </w:r>
      <w:r w:rsidR="008522E7" w:rsidRPr="170A91B8">
        <w:t xml:space="preserve">2 </w:t>
      </w:r>
      <w:r w:rsidR="008522E7" w:rsidRPr="170A91B8">
        <w:rPr>
          <w:rFonts w:ascii="Symbol" w:eastAsia="Symbol" w:hAnsi="Symbol"/>
        </w:rPr>
        <w:t>´</w:t>
      </w:r>
      <w:r w:rsidR="008522E7" w:rsidRPr="170A91B8">
        <w:t xml:space="preserve"> </w:t>
      </w:r>
      <w:r w:rsidR="008522E7">
        <w:t>150</w:t>
      </w:r>
      <w:r w:rsidR="008522E7" w:rsidRPr="170A91B8">
        <w:t xml:space="preserve"> bp </w:t>
      </w:r>
      <w:r w:rsidRPr="170A91B8">
        <w:t>paired-end reads from libraries prepared using TruSeq chemistry</w:t>
      </w:r>
      <w:r w:rsidR="00193BC3">
        <w:t>.</w:t>
      </w:r>
    </w:p>
    <w:p w14:paraId="3EE61B78" w14:textId="77777777" w:rsidR="000B5D7F" w:rsidRDefault="000B5D7F" w:rsidP="00430990">
      <w:pPr>
        <w:spacing w:line="480" w:lineRule="auto"/>
      </w:pPr>
    </w:p>
    <w:p w14:paraId="19B9C6FF" w14:textId="7A33B752" w:rsidR="00B347CC" w:rsidRDefault="000B5D7F" w:rsidP="00430990">
      <w:pPr>
        <w:spacing w:line="480" w:lineRule="auto"/>
      </w:pPr>
      <w:r>
        <w:t>Bioinformatic Analysis</w:t>
      </w:r>
      <w:r w:rsidR="00FA6E57">
        <w:t xml:space="preserve">: </w:t>
      </w:r>
      <w:r w:rsidR="0082215C">
        <w:t>The processing of WGS data has been previously described</w:t>
      </w:r>
      <w:r w:rsidR="00D53275">
        <w:t xml:space="preserve"> </w:t>
      </w:r>
      <w:r w:rsidR="00D53275">
        <w:fldChar w:fldCharType="begin"/>
      </w:r>
      <w:r w:rsidR="00D53275">
        <w:instrText xml:space="preserve"> ADDIN EN.CITE &lt;EndNote&gt;&lt;Cite&gt;&lt;Author&gt;Gladstone&lt;/Author&gt;&lt;Year&gt;2019&lt;/Year&gt;&lt;RecNum&gt;1756&lt;/RecNum&gt;&lt;DisplayText&gt;(17)&lt;/DisplayText&gt;&lt;record&gt;&lt;rec-number&gt;1756&lt;/rec-number&gt;&lt;foreign-keys&gt;&lt;key app="EN" db-id="vwsrfwv9mzsfzke9v04vsvrhav9wdawsrdxt" timestamp="1622039531"&gt;1756&lt;/key&gt;&lt;/foreign-keys&gt;&lt;ref-type name="Journal Article"&gt;17&lt;/ref-type&gt;&lt;contributors&gt;&lt;authors&gt;&lt;author&gt;Gladstone, Rebecca A.&lt;/author&gt;&lt;author&gt;Lo, Stephanie W.&lt;/author&gt;&lt;author&gt;Lees, John A.&lt;/author&gt;&lt;author&gt;Croucher, Nicholas J.&lt;/author&gt;&lt;author&gt;van Tonder, Andries J.&lt;/author&gt;&lt;author&gt;Corander, Jukka&lt;/author&gt;&lt;author&gt;Page, Andrew J.&lt;/author&gt;&lt;author&gt;Marttinen, Pekka&lt;/author&gt;&lt;author&gt;Bentley, Leon J.&lt;/author&gt;&lt;author&gt;Ochoa, Theresa J.&lt;/author&gt;&lt;author&gt;Ho, Pak Leung&lt;/author&gt;&lt;author&gt;du Plessis, Mignon&lt;/author&gt;&lt;author&gt;Cornick, Jennifer E.&lt;/author&gt;&lt;author&gt;Kwambana-Adams, Brenda&lt;/author&gt;&lt;author&gt;Benisty, Rachel&lt;/author&gt;&lt;author&gt;Nzenze, Susan A.&lt;/author&gt;&lt;author&gt;Madhi, Shabir A.&lt;/author&gt;&lt;author&gt;Hawkins, Paulina A.&lt;/author&gt;&lt;author&gt;Everett, Dean B.&lt;/author&gt;&lt;author&gt;Antonio, Martin&lt;/author&gt;&lt;author&gt;Dagan, Ron&lt;/author&gt;&lt;author&gt;Klugman, Keith P.&lt;/author&gt;&lt;author&gt;von Gottberg, Anne&lt;/author&gt;&lt;author&gt;McGee, Lesley&lt;/author&gt;&lt;author&gt;Breiman, Robert F.&lt;/author&gt;&lt;author&gt;Bentley, Stephen D.&lt;/author&gt;&lt;/authors&gt;&lt;/contributors&gt;&lt;titles&gt;&lt;title&gt;International genomic definition of pneumococcal lineages, to contextualise disease, antibiotic resistance and vaccine impact&lt;/title&gt;&lt;secondary-title&gt;EBioMedicine&lt;/secondary-title&gt;&lt;/titles&gt;&lt;periodical&gt;&lt;full-title&gt;EBioMedicine&lt;/full-title&gt;&lt;/periodical&gt;&lt;pages&gt;338-346&lt;/pages&gt;&lt;volume&gt;43&lt;/volume&gt;&lt;dates&gt;&lt;year&gt;2019&lt;/year&gt;&lt;pub-dates&gt;&lt;date&gt;2019/05/01/&lt;/date&gt;&lt;/pub-dates&gt;&lt;/dates&gt;&lt;isbn&gt;2352-3964&lt;/isbn&gt;&lt;urls&gt;&lt;related-urls&gt;&lt;url&gt;https://www.sciencedirect.com/science/article/pii/S2352396419302592&lt;/url&gt;&lt;/related-urls&gt;&lt;/urls&gt;&lt;electronic-resource-num&gt;https://doi.org/10.1016/j.ebiom.2019.04.021&lt;/electronic-resource-num&gt;&lt;/record&gt;&lt;/Cite&gt;&lt;/EndNote&gt;</w:instrText>
      </w:r>
      <w:r w:rsidR="00D53275">
        <w:fldChar w:fldCharType="separate"/>
      </w:r>
      <w:r w:rsidR="00D53275">
        <w:rPr>
          <w:noProof/>
        </w:rPr>
        <w:t>(17)</w:t>
      </w:r>
      <w:r w:rsidR="00D53275">
        <w:fldChar w:fldCharType="end"/>
      </w:r>
      <w:r w:rsidR="0082215C">
        <w:t xml:space="preserve"> where </w:t>
      </w:r>
      <w:r w:rsidR="0082215C" w:rsidRPr="000C1B1C">
        <w:t xml:space="preserve">serotype </w:t>
      </w:r>
      <w:r w:rsidR="0082215C">
        <w:t xml:space="preserve">is derived </w:t>
      </w:r>
      <w:r w:rsidR="0082215C" w:rsidRPr="000C1B1C">
        <w:t xml:space="preserve">using SeroBA </w:t>
      </w:r>
      <w:r w:rsidR="00D53275">
        <w:fldChar w:fldCharType="begin"/>
      </w:r>
      <w:r w:rsidR="00D53275">
        <w:instrText xml:space="preserve"> ADDIN EN.CITE &lt;EndNote&gt;&lt;Cite&gt;&lt;Author&gt;Epping&lt;/Author&gt;&lt;Year&gt;2018&lt;/Year&gt;&lt;RecNum&gt;1788&lt;/RecNum&gt;&lt;DisplayText&gt;(18)&lt;/DisplayText&gt;&lt;record&gt;&lt;rec-number&gt;1788&lt;/rec-number&gt;&lt;foreign-keys&gt;&lt;key app="EN" db-id="vwsrfwv9mzsfzke9v04vsvrhav9wdawsrdxt" timestamp="1632411097"&gt;1788&lt;/key&gt;&lt;/foreign-keys&gt;&lt;ref-type name="Journal Article"&gt;17&lt;/ref-type&gt;&lt;contributors&gt;&lt;authors&gt;&lt;author&gt;Epping, Lennard&lt;/author&gt;&lt;author&gt;van Tonder, Andries J.&lt;/author&gt;&lt;author&gt;Gladstone, Rebecca A.&lt;/author&gt;&lt;author&gt;The Global Pneumococcal Sequencing Consortium&lt;/author&gt;&lt;author&gt;Bentley, Stephen D.&lt;/author&gt;&lt;author&gt;Page, Andrew J.&lt;/author&gt;&lt;author&gt;Keane, Jacqueline A.&lt;/author&gt;&lt;/authors&gt;&lt;/contributors&gt;&lt;titles&gt;&lt;title&gt;SeroBA: rapid high-throughput serotyping of Streptococcus pneumoniae from whole genome sequence data&lt;/title&gt;&lt;secondary-title&gt;Microbial Genomics&lt;/secondary-title&gt;&lt;/titles&gt;&lt;periodical&gt;&lt;full-title&gt;Microbial Genomics&lt;/full-title&gt;&lt;/periodical&gt;&lt;volume&gt;4&lt;/volume&gt;&lt;number&gt;7&lt;/number&gt;&lt;keywords&gt;&lt;keyword&gt;Streptococcus pneumoniae&lt;/keyword&gt;&lt;keyword&gt;serotyping&lt;/keyword&gt;&lt;keyword&gt;k-mer method&lt;/keyword&gt;&lt;keyword&gt;pneumococcal&lt;/keyword&gt;&lt;keyword&gt;whole genome sequencing&lt;/keyword&gt;&lt;/keywords&gt;&lt;dates&gt;&lt;year&gt;2018&lt;/year&gt;&lt;/dates&gt;&lt;isbn&gt;2057-5858&lt;/isbn&gt;&lt;urls&gt;&lt;related-urls&gt;&lt;url&gt;https://www.microbiologyresearch.org/content/journal/mgen/10.1099/mgen.0.000186&lt;/url&gt;&lt;/related-urls&gt;&lt;/urls&gt;&lt;electronic-resource-num&gt;https://doi.org/10.1099/mgen.0.000186&lt;/electronic-resource-num&gt;&lt;/record&gt;&lt;/Cite&gt;&lt;/EndNote&gt;</w:instrText>
      </w:r>
      <w:r w:rsidR="00D53275">
        <w:fldChar w:fldCharType="separate"/>
      </w:r>
      <w:r w:rsidR="00D53275">
        <w:rPr>
          <w:noProof/>
        </w:rPr>
        <w:t>(18)</w:t>
      </w:r>
      <w:r w:rsidR="00D53275">
        <w:fldChar w:fldCharType="end"/>
      </w:r>
      <w:r w:rsidR="0082215C">
        <w:t xml:space="preserve"> and</w:t>
      </w:r>
      <w:r w:rsidR="0082215C" w:rsidRPr="000C1B1C">
        <w:t xml:space="preserve"> </w:t>
      </w:r>
      <w:r w:rsidR="0082215C">
        <w:t xml:space="preserve">sequence type using </w:t>
      </w:r>
      <w:r w:rsidR="0082215C" w:rsidRPr="000C1B1C">
        <w:t xml:space="preserve">MLST </w:t>
      </w:r>
      <w:r w:rsidR="00DB0832">
        <w:fldChar w:fldCharType="begin"/>
      </w:r>
      <w:r w:rsidR="00DB0832">
        <w:instrText xml:space="preserve"> ADDIN EN.CITE &lt;EndNote&gt;&lt;Cite&gt;&lt;Author&gt;Page&lt;/Author&gt;&lt;Year&gt;2016&lt;/Year&gt;&lt;RecNum&gt;1827&lt;/RecNum&gt;&lt;DisplayText&gt;(19)&lt;/DisplayText&gt;&lt;record&gt;&lt;rec-number&gt;1827&lt;/rec-number&gt;&lt;foreign-keys&gt;&lt;key app="EN" db-id="vwsrfwv9mzsfzke9v04vsvrhav9wdawsrdxt" timestamp="1646224347"&gt;1827&lt;/key&gt;&lt;/foreign-keys&gt;&lt;ref-type name="Journal Article"&gt;17&lt;/ref-type&gt;&lt;contributors&gt;&lt;authors&gt;&lt;author&gt;Page, A. J.; Taylor, B.; Keane, J. A. &lt;/author&gt;&lt;/authors&gt;&lt;/contributors&gt;&lt;titles&gt;&lt;title&gt;Multilocus sequence typing by blast from de novo assemblies against PubMLST&lt;/title&gt;&lt;secondary-title&gt;Journal of Open Source Software&lt;/secondary-title&gt;&lt;/titles&gt;&lt;periodical&gt;&lt;full-title&gt;Journal of Open Source Software&lt;/full-title&gt;&lt;/periodical&gt;&lt;volume&gt;1&lt;/volume&gt;&lt;number&gt;8&lt;/number&gt;&lt;dates&gt;&lt;year&gt;2016&lt;/year&gt;&lt;/dates&gt;&lt;urls&gt;&lt;/urls&gt;&lt;electronic-resource-num&gt;http://dx.doi.org/10.21105/joss.00118&lt;/electronic-resource-num&gt;&lt;/record&gt;&lt;/Cite&gt;&lt;/EndNote&gt;</w:instrText>
      </w:r>
      <w:r w:rsidR="00DB0832">
        <w:fldChar w:fldCharType="separate"/>
      </w:r>
      <w:r w:rsidR="00DB0832">
        <w:rPr>
          <w:noProof/>
        </w:rPr>
        <w:t>(19)</w:t>
      </w:r>
      <w:r w:rsidR="00DB0832">
        <w:fldChar w:fldCharType="end"/>
      </w:r>
      <w:r w:rsidR="0082215C">
        <w:t xml:space="preserve">. </w:t>
      </w:r>
      <w:r w:rsidR="00F265DC" w:rsidRPr="000C1B1C">
        <w:t xml:space="preserve">Global Pneumococcal Sequence Cluster (GPSC) for each isolate </w:t>
      </w:r>
      <w:r w:rsidR="00F265DC">
        <w:t xml:space="preserve">was done </w:t>
      </w:r>
      <w:r w:rsidR="00F265DC" w:rsidRPr="000C1B1C">
        <w:t xml:space="preserve">using Kmer-based clustering </w:t>
      </w:r>
      <w:r w:rsidR="00F265DC">
        <w:t>in</w:t>
      </w:r>
      <w:r w:rsidR="00F265DC" w:rsidRPr="000C1B1C">
        <w:t xml:space="preserve"> popPUNK</w:t>
      </w:r>
      <w:r w:rsidR="00F265DC">
        <w:t xml:space="preserve"> </w:t>
      </w:r>
      <w:r w:rsidR="00D53275">
        <w:fldChar w:fldCharType="begin"/>
      </w:r>
      <w:r w:rsidR="00DB0832">
        <w:instrText xml:space="preserve"> ADDIN EN.CITE &lt;EndNote&gt;&lt;Cite&gt;&lt;Author&gt;Lees&lt;/Author&gt;&lt;Year&gt;2019&lt;/Year&gt;&lt;RecNum&gt;1821&lt;/RecNum&gt;&lt;DisplayText&gt;(20)&lt;/DisplayText&gt;&lt;record&gt;&lt;rec-number&gt;1821&lt;/rec-number&gt;&lt;foreign-keys&gt;&lt;key app="EN" db-id="vwsrfwv9mzsfzke9v04vsvrhav9wdawsrdxt" timestamp="1646222553"&gt;1821&lt;/key&gt;&lt;/foreign-keys&gt;&lt;ref-type name="Journal Article"&gt;17&lt;/ref-type&gt;&lt;contributors&gt;&lt;authors&gt;&lt;author&gt;Lees, John A.&lt;/author&gt;&lt;author&gt;Harris, Simon R.&lt;/author&gt;&lt;author&gt;Tonkin-Hill, Gerry&lt;/author&gt;&lt;author&gt;Gladstone, Rebecca A.&lt;/author&gt;&lt;author&gt;Lo, Stephanie W.&lt;/author&gt;&lt;author&gt;Weiser, Jeffrey N.&lt;/author&gt;&lt;author&gt;Corander, Jukka&lt;/author&gt;&lt;author&gt;Bentley, Stephen D.&lt;/author&gt;&lt;author&gt;Croucher, Nicholas J.&lt;/author&gt;&lt;/authors&gt;&lt;/contributors&gt;&lt;titles&gt;&lt;title&gt;Fast and flexible bacterial genomic epidemiology with PopPUNK&lt;/title&gt;&lt;secondary-title&gt;Genome Research&lt;/secondary-title&gt;&lt;/titles&gt;&lt;periodical&gt;&lt;full-title&gt;Genome Research&lt;/full-title&gt;&lt;/periodical&gt;&lt;pages&gt;304-316&lt;/pages&gt;&lt;volume&gt;29&lt;/volume&gt;&lt;number&gt;2&lt;/number&gt;&lt;dates&gt;&lt;year&gt;2019&lt;/year&gt;&lt;pub-dates&gt;&lt;date&gt;February 1, 2019&lt;/date&gt;&lt;/pub-dates&gt;&lt;/dates&gt;&lt;urls&gt;&lt;related-urls&gt;&lt;url&gt;http://genome.cshlp.org/content/29/2/304.abstract&lt;/url&gt;&lt;/related-urls&gt;&lt;/urls&gt;&lt;electronic-resource-num&gt;10.1101/gr.241455.118&lt;/electronic-resource-num&gt;&lt;/record&gt;&lt;/Cite&gt;&lt;/EndNote&gt;</w:instrText>
      </w:r>
      <w:r w:rsidR="00D53275">
        <w:fldChar w:fldCharType="separate"/>
      </w:r>
      <w:r w:rsidR="00DB0832">
        <w:rPr>
          <w:noProof/>
        </w:rPr>
        <w:t>(20)</w:t>
      </w:r>
      <w:r w:rsidR="00D53275">
        <w:fldChar w:fldCharType="end"/>
      </w:r>
      <w:r w:rsidR="00F265DC" w:rsidRPr="000C1B1C">
        <w:t>.</w:t>
      </w:r>
      <w:r w:rsidR="00F265DC">
        <w:t xml:space="preserve"> </w:t>
      </w:r>
      <w:r w:rsidR="0082215C">
        <w:t xml:space="preserve">Likewise antibiotic </w:t>
      </w:r>
      <w:r w:rsidR="0082215C" w:rsidRPr="000C1B1C">
        <w:t>resistance profile</w:t>
      </w:r>
      <w:r w:rsidR="0082215C">
        <w:t>s</w:t>
      </w:r>
      <w:r w:rsidR="0082215C" w:rsidRPr="000C1B1C">
        <w:t xml:space="preserve"> </w:t>
      </w:r>
      <w:r w:rsidR="0082215C">
        <w:t xml:space="preserve">were generated using previously described methods </w:t>
      </w:r>
      <w:r w:rsidR="00D53275">
        <w:fldChar w:fldCharType="begin">
          <w:fldData xml:space="preserve">PEVuZE5vdGU+PENpdGU+PEF1dGhvcj5NZXRjYWxmPC9BdXRob3I+PFllYXI+MjAxNjwvWWVhcj48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C9wZXJpb2Rp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</w:fldData>
        </w:fldChar>
      </w:r>
      <w:r w:rsidR="00DB0832">
        <w:instrText xml:space="preserve"> ADDIN EN.CITE </w:instrText>
      </w:r>
      <w:r w:rsidR="00DB0832">
        <w:fldChar w:fldCharType="begin">
          <w:fldData xml:space="preserve">PEVuZE5vdGU+PENpdGU+PEF1dGhvcj5NZXRjYWxmPC9BdXRob3I+PFllYXI+MjAxNjwvWWVhcj48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C9wZXJpb2Rp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</w:fldData>
        </w:fldChar>
      </w:r>
      <w:r w:rsidR="00DB0832">
        <w:instrText xml:space="preserve"> ADDIN EN.CITE.DATA </w:instrText>
      </w:r>
      <w:r w:rsidR="00DB0832">
        <w:fldChar w:fldCharType="end"/>
      </w:r>
      <w:r w:rsidR="00D53275">
        <w:fldChar w:fldCharType="separate"/>
      </w:r>
      <w:r w:rsidR="00DB0832">
        <w:rPr>
          <w:noProof/>
        </w:rPr>
        <w:t>(21-23)</w:t>
      </w:r>
      <w:r w:rsidR="00D53275">
        <w:fldChar w:fldCharType="end"/>
      </w:r>
      <w:r w:rsidR="0082215C" w:rsidRPr="000C1B1C">
        <w:t xml:space="preserve">, including penicillin (encoded by the genes </w:t>
      </w:r>
      <w:r w:rsidR="0082215C" w:rsidRPr="00870AFC">
        <w:rPr>
          <w:i/>
        </w:rPr>
        <w:t>pbp1A</w:t>
      </w:r>
      <w:r w:rsidR="0082215C" w:rsidRPr="000C1B1C">
        <w:t xml:space="preserve">, </w:t>
      </w:r>
      <w:r w:rsidR="0082215C" w:rsidRPr="00870AFC">
        <w:rPr>
          <w:i/>
        </w:rPr>
        <w:t>pbp2B</w:t>
      </w:r>
      <w:r w:rsidR="0082215C" w:rsidRPr="000C1B1C">
        <w:t xml:space="preserve">, </w:t>
      </w:r>
      <w:r w:rsidR="0082215C" w:rsidRPr="00870AFC">
        <w:rPr>
          <w:i/>
        </w:rPr>
        <w:t>pbp2A</w:t>
      </w:r>
      <w:r w:rsidR="0082215C" w:rsidRPr="000C1B1C">
        <w:t>), chloramphenicol (</w:t>
      </w:r>
      <w:r w:rsidR="0082215C" w:rsidRPr="00870AFC">
        <w:rPr>
          <w:i/>
        </w:rPr>
        <w:t>cat</w:t>
      </w:r>
      <w:r w:rsidR="0082215C" w:rsidRPr="000C1B1C">
        <w:t>), cotrimoxazole (</w:t>
      </w:r>
      <w:r w:rsidR="0082215C" w:rsidRPr="00870AFC">
        <w:rPr>
          <w:i/>
        </w:rPr>
        <w:t>folA</w:t>
      </w:r>
      <w:r w:rsidR="0082215C" w:rsidRPr="000C1B1C">
        <w:t xml:space="preserve"> and </w:t>
      </w:r>
      <w:r w:rsidR="0082215C" w:rsidRPr="00870AFC">
        <w:rPr>
          <w:i/>
        </w:rPr>
        <w:t>folP</w:t>
      </w:r>
      <w:r w:rsidR="0082215C" w:rsidRPr="000C1B1C">
        <w:t>), erythromycin (</w:t>
      </w:r>
      <w:r w:rsidR="0082215C" w:rsidRPr="00870AFC">
        <w:rPr>
          <w:i/>
        </w:rPr>
        <w:t xml:space="preserve">ermB </w:t>
      </w:r>
      <w:r w:rsidR="0082215C" w:rsidRPr="000C1B1C">
        <w:t xml:space="preserve">and </w:t>
      </w:r>
      <w:r w:rsidR="0082215C" w:rsidRPr="00870AFC">
        <w:rPr>
          <w:i/>
        </w:rPr>
        <w:t>mefA</w:t>
      </w:r>
      <w:r w:rsidR="0082215C" w:rsidRPr="000C1B1C">
        <w:t xml:space="preserve">), </w:t>
      </w:r>
      <w:r w:rsidR="0082215C" w:rsidRPr="00221984">
        <w:t>fluoroquinolones</w:t>
      </w:r>
      <w:r w:rsidR="0082215C">
        <w:t xml:space="preserve"> (</w:t>
      </w:r>
      <w:r w:rsidR="0082215C" w:rsidRPr="00870AFC">
        <w:rPr>
          <w:i/>
        </w:rPr>
        <w:t>gyrA</w:t>
      </w:r>
      <w:r w:rsidR="0082215C">
        <w:t xml:space="preserve"> and </w:t>
      </w:r>
      <w:r w:rsidR="0082215C" w:rsidRPr="00870AFC">
        <w:rPr>
          <w:i/>
        </w:rPr>
        <w:t>parC</w:t>
      </w:r>
      <w:r w:rsidR="00193BC3">
        <w:t xml:space="preserve">), </w:t>
      </w:r>
      <w:r w:rsidR="00193BC3" w:rsidRPr="000C1B1C">
        <w:t>tetracycline [</w:t>
      </w:r>
      <w:r w:rsidR="00193BC3" w:rsidRPr="00870AFC">
        <w:rPr>
          <w:i/>
        </w:rPr>
        <w:t>tet</w:t>
      </w:r>
      <w:r w:rsidR="00193BC3" w:rsidRPr="000C1B1C">
        <w:t xml:space="preserve">(M), </w:t>
      </w:r>
      <w:r w:rsidR="00193BC3" w:rsidRPr="00870AFC">
        <w:rPr>
          <w:i/>
        </w:rPr>
        <w:t>tet</w:t>
      </w:r>
      <w:r w:rsidR="00193BC3" w:rsidRPr="000C1B1C">
        <w:t xml:space="preserve">(O) and </w:t>
      </w:r>
      <w:r w:rsidR="00193BC3" w:rsidRPr="00870AFC">
        <w:rPr>
          <w:i/>
        </w:rPr>
        <w:t>tet</w:t>
      </w:r>
      <w:r w:rsidR="00193BC3" w:rsidRPr="000C1B1C">
        <w:t xml:space="preserve">(S/M)], </w:t>
      </w:r>
      <w:r w:rsidR="00193BC3">
        <w:t xml:space="preserve">and </w:t>
      </w:r>
      <w:r w:rsidR="00193BC3" w:rsidRPr="000C1B1C">
        <w:t>vancomycin (</w:t>
      </w:r>
      <w:r w:rsidR="00193BC3" w:rsidRPr="00870AFC">
        <w:rPr>
          <w:i/>
        </w:rPr>
        <w:t>vanA</w:t>
      </w:r>
      <w:r w:rsidR="00193BC3" w:rsidRPr="000C1B1C">
        <w:t xml:space="preserve"> and </w:t>
      </w:r>
      <w:r w:rsidR="00193BC3" w:rsidRPr="00870AFC">
        <w:rPr>
          <w:i/>
        </w:rPr>
        <w:t>van</w:t>
      </w:r>
      <w:r w:rsidR="00193BC3">
        <w:rPr>
          <w:i/>
        </w:rPr>
        <w:t>B)</w:t>
      </w:r>
      <w:r w:rsidR="00193BC3">
        <w:t>.</w:t>
      </w:r>
      <w:r w:rsidR="0082215C">
        <w:rPr>
          <w:i/>
        </w:rPr>
        <w:t xml:space="preserve"> </w:t>
      </w:r>
      <w:r w:rsidR="00F265DC">
        <w:t xml:space="preserve">Phylogenies </w:t>
      </w:r>
      <w:r w:rsidR="0082215C">
        <w:t xml:space="preserve">were made using </w:t>
      </w:r>
      <w:r w:rsidR="00DB0832">
        <w:t>nextflow v</w:t>
      </w:r>
      <w:r w:rsidR="00DB0832" w:rsidRPr="00DB0832">
        <w:t>21.04.1</w:t>
      </w:r>
      <w:r w:rsidR="00DB0832">
        <w:t xml:space="preserve"> </w:t>
      </w:r>
      <w:r w:rsidR="00193BC3">
        <w:t>nf-core/bactmap</w:t>
      </w:r>
      <w:r w:rsidR="00DB0832">
        <w:t xml:space="preserve"> v1.0.0</w:t>
      </w:r>
      <w:r w:rsidR="00193BC3">
        <w:t xml:space="preserve"> </w:t>
      </w:r>
      <w:r w:rsidR="008376C5">
        <w:fldChar w:fldCharType="begin"/>
      </w:r>
      <w:r w:rsidR="00DB0832">
        <w:instrText xml:space="preserve"> ADDIN EN.CITE &lt;EndNote&gt;&lt;Cite&gt;&lt;Author&gt;Ewels&lt;/Author&gt;&lt;Year&gt;2020&lt;/Year&gt;&lt;RecNum&gt;1819&lt;/RecNum&gt;&lt;DisplayText&gt;(24)&lt;/DisplayText&gt;&lt;record&gt;&lt;rec-number&gt;1819&lt;/rec-number&gt;&lt;foreign-keys&gt;&lt;key app="EN" db-id="vwsrfwv9mzsfzke9v04vsvrhav9wdawsrdxt" timestamp="1646214298"&gt;1819&lt;/key&gt;&lt;/foreign-keys&gt;&lt;ref-type name="Journal Article"&gt;17&lt;/ref-type&gt;&lt;contributors&gt;&lt;authors&gt;&lt;author&gt;Ewels, Philip A.&lt;/author&gt;&lt;author&gt;Peltzer, Alexander&lt;/author&gt;&lt;author&gt;Fillinger, Sven&lt;/author&gt;&lt;author&gt;Patel, Harshil&lt;/author&gt;&lt;author&gt;Alneberg, Johannes&lt;/author&gt;&lt;author&gt;Wilm, Andreas&lt;/author&gt;&lt;author&gt;Garcia, Maxime Ulysse&lt;/author&gt;&lt;author&gt;Di Tommaso, Paolo&lt;/author&gt;&lt;author&gt;Nahnsen, Sven&lt;/author&gt;&lt;/authors&gt;&lt;/contributors&gt;&lt;titles&gt;&lt;title&gt;The nf-core framework for community-curated bioinformatics pipelines&lt;/title&gt;&lt;secondary-title&gt;Nature Biotechnology&lt;/secondary-title&gt;&lt;/titles&gt;&lt;periodical&gt;&lt;full-title&gt;Nature Biotechnology&lt;/full-title&gt;&lt;/periodical&gt;&lt;pages&gt;276-278&lt;/pages&gt;&lt;volume&gt;38&lt;/volume&gt;&lt;number&gt;3&lt;/number&gt;&lt;dates&gt;&lt;year&gt;2020&lt;/year&gt;&lt;pub-dates&gt;&lt;date&gt;2020/03/01&lt;/date&gt;&lt;/pub-dates&gt;&lt;/dates&gt;&lt;isbn&gt;1546-1696&lt;/isbn&gt;&lt;urls&gt;&lt;related-urls&gt;&lt;url&gt;https://doi.org/10.1038/s41587-020-0439-x&lt;/url&gt;&lt;/related-urls&gt;&lt;/urls&gt;&lt;electronic-resource-num&gt;10.1038/s41587-020-0439-x&lt;/electronic-resource-num&gt;&lt;/record&gt;&lt;/Cite&gt;&lt;/EndNote&gt;</w:instrText>
      </w:r>
      <w:r w:rsidR="008376C5">
        <w:fldChar w:fldCharType="separate"/>
      </w:r>
      <w:r w:rsidR="00DB0832">
        <w:rPr>
          <w:noProof/>
        </w:rPr>
        <w:t>(24)</w:t>
      </w:r>
      <w:r w:rsidR="008376C5">
        <w:fldChar w:fldCharType="end"/>
      </w:r>
      <w:r w:rsidR="00193BC3">
        <w:t xml:space="preserve">. Briefly, </w:t>
      </w:r>
      <w:r w:rsidR="00DA2D4D">
        <w:t xml:space="preserve">reads were mapped to </w:t>
      </w:r>
      <w:r w:rsidR="008522E7">
        <w:t xml:space="preserve">a serotype 3 ST180 </w:t>
      </w:r>
      <w:r w:rsidR="00DA2D4D">
        <w:t xml:space="preserve">strain </w:t>
      </w:r>
      <w:r w:rsidR="00DA2D4D" w:rsidRPr="00DA2D4D">
        <w:t xml:space="preserve">OXC141 </w:t>
      </w:r>
      <w:r w:rsidR="00DA2D4D">
        <w:t xml:space="preserve">(accession: </w:t>
      </w:r>
      <w:r w:rsidR="00DA2D4D" w:rsidRPr="00DA2D4D">
        <w:t>NC_017592.1</w:t>
      </w:r>
      <w:r w:rsidR="00DA2D4D">
        <w:t xml:space="preserve">) with bwa mem </w:t>
      </w:r>
      <w:r w:rsidR="008376C5">
        <w:fldChar w:fldCharType="begin"/>
      </w:r>
      <w:r w:rsidR="00DB0832">
        <w:instrText xml:space="preserve"> ADDIN EN.CITE &lt;EndNote&gt;&lt;Cite&gt;&lt;Author&gt;Li&lt;/Author&gt;&lt;Year&gt;2009&lt;/Year&gt;&lt;RecNum&gt;718&lt;/RecNum&gt;&lt;DisplayText&gt;(25)&lt;/DisplayText&gt;&lt;record&gt;&lt;rec-number&gt;718&lt;/rec-number&gt;&lt;foreign-keys&gt;&lt;key app="EN" db-id="vwsrfwv9mzsfzke9v04vsvrhav9wdawsrdxt" timestamp="1499174882"&gt;718&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periodical&gt;&lt;volume&gt;25&lt;/volume&gt;&lt;dates&gt;&lt;year&gt;2009&lt;/year&gt;&lt;/dates&gt;&lt;label&gt;Li2009&lt;/label&gt;&lt;urls&gt;&lt;/urls&gt;&lt;/record&gt;&lt;/Cite&gt;&lt;/EndNote&gt;</w:instrText>
      </w:r>
      <w:r w:rsidR="008376C5">
        <w:fldChar w:fldCharType="separate"/>
      </w:r>
      <w:r w:rsidR="00DB0832">
        <w:rPr>
          <w:noProof/>
        </w:rPr>
        <w:t>(25)</w:t>
      </w:r>
      <w:r w:rsidR="008376C5">
        <w:fldChar w:fldCharType="end"/>
      </w:r>
      <w:r w:rsidR="00DA2D4D">
        <w:t>, alignments index</w:t>
      </w:r>
      <w:r w:rsidR="00174F91">
        <w:t>ed</w:t>
      </w:r>
      <w:r w:rsidR="00DA2D4D">
        <w:t xml:space="preserve"> and sorted using samtools </w:t>
      </w:r>
      <w:r w:rsidR="00D51586">
        <w:t xml:space="preserve">v1.10 </w:t>
      </w:r>
      <w:r w:rsidR="008376C5">
        <w:fldChar w:fldCharType="begin"/>
      </w:r>
      <w:r w:rsidR="00DB0832">
        <w:instrText xml:space="preserve"> ADDIN EN.CITE &lt;EndNote&gt;&lt;Cite&gt;&lt;Author&gt;Li&lt;/Author&gt;&lt;Year&gt;2009&lt;/Year&gt;&lt;RecNum&gt;721&lt;/RecNum&gt;&lt;DisplayText&gt;(26)&lt;/DisplayText&gt;&lt;record&gt;&lt;rec-number&gt;721&lt;/rec-number&gt;&lt;foreign-keys&gt;&lt;key app="EN" db-id="vwsrfwv9mzsfzke9v04vsvrhav9wdawsrdxt" timestamp="1499174882"&gt;721&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titles&gt;&lt;title&gt;The Sequence Alignment/Map format and SAMtools&lt;/title&gt;&lt;secondary-title&gt;Bioinformatics&lt;/secondary-title&gt;&lt;/titles&gt;&lt;periodical&gt;&lt;full-title&gt;Bioinformatics&lt;/full-title&gt;&lt;/periodical&gt;&lt;volume&gt;25&lt;/volume&gt;&lt;dates&gt;&lt;year&gt;2009&lt;/year&gt;&lt;/dates&gt;&lt;label&gt;Li2009&lt;/label&gt;&lt;urls&gt;&lt;/urls&gt;&lt;/record&gt;&lt;/Cite&gt;&lt;/EndNote&gt;</w:instrText>
      </w:r>
      <w:r w:rsidR="008376C5">
        <w:fldChar w:fldCharType="separate"/>
      </w:r>
      <w:r w:rsidR="00DB0832">
        <w:rPr>
          <w:noProof/>
        </w:rPr>
        <w:t>(26)</w:t>
      </w:r>
      <w:r w:rsidR="008376C5">
        <w:fldChar w:fldCharType="end"/>
      </w:r>
      <w:r w:rsidR="00DA2D4D">
        <w:t xml:space="preserve"> with variants called and filtered using bcftools </w:t>
      </w:r>
      <w:r w:rsidR="00D51586">
        <w:t xml:space="preserve">v1.11 </w:t>
      </w:r>
      <w:r w:rsidR="008376C5">
        <w:fldChar w:fldCharType="begin"/>
      </w:r>
      <w:r w:rsidR="00DB0832">
        <w:instrText xml:space="preserve"> ADDIN EN.CITE &lt;EndNote&gt;&lt;Cite&gt;&lt;Author&gt;Li&lt;/Author&gt;&lt;Year&gt;2011&lt;/Year&gt;&lt;RecNum&gt;1824&lt;/RecNum&gt;&lt;DisplayText&gt;(27)&lt;/DisplayText&gt;&lt;record&gt;&lt;rec-number&gt;1824&lt;/rec-number&gt;&lt;foreign-keys&gt;&lt;key app="EN" db-id="vwsrfwv9mzsfzke9v04vsvrhav9wdawsrdxt" timestamp="1646222879"&gt;1824&lt;/key&gt;&lt;/foreign-keys&gt;&lt;ref-type name="Journal Article"&gt;17&lt;/ref-type&gt;&lt;contributors&gt;&lt;authors&gt;&lt;author&gt;Li, Heng&lt;/author&gt;&lt;/authors&gt;&lt;/contributor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2993&lt;/pages&gt;&lt;volume&gt;27&lt;/volume&gt;&lt;number&gt;21&lt;/number&gt;&lt;dates&gt;&lt;year&gt;2011&lt;/year&gt;&lt;/dates&gt;&lt;isbn&gt;1367-4803&lt;/isbn&gt;&lt;urls&gt;&lt;related-urls&gt;&lt;url&gt;https://doi.org/10.1093/bioinformatics/btr509&lt;/url&gt;&lt;/related-urls&gt;&lt;/urls&gt;&lt;electronic-resource-num&gt;10.1093/bioinformatics/btr509&lt;/electronic-resource-num&gt;&lt;access-date&gt;3/2/2022&lt;/access-date&gt;&lt;/record&gt;&lt;/Cite&gt;&lt;/EndNote&gt;</w:instrText>
      </w:r>
      <w:r w:rsidR="008376C5">
        <w:fldChar w:fldCharType="separate"/>
      </w:r>
      <w:r w:rsidR="00DB0832">
        <w:rPr>
          <w:noProof/>
        </w:rPr>
        <w:t>(27)</w:t>
      </w:r>
      <w:r w:rsidR="008376C5">
        <w:fldChar w:fldCharType="end"/>
      </w:r>
      <w:r w:rsidR="00DA2D4D">
        <w:t xml:space="preserve">. Recombinogenic regions were then identified and removed using </w:t>
      </w:r>
      <w:r w:rsidR="00E31911">
        <w:t>G</w:t>
      </w:r>
      <w:r w:rsidR="00DA2D4D">
        <w:t>ubbins</w:t>
      </w:r>
      <w:r w:rsidR="008376C5">
        <w:t xml:space="preserve"> </w:t>
      </w:r>
      <w:r w:rsidR="00D51586">
        <w:t xml:space="preserve">v2.4.1 </w:t>
      </w:r>
      <w:r w:rsidR="008376C5">
        <w:fldChar w:fldCharType="begin"/>
      </w:r>
      <w:r w:rsidR="00DB0832">
        <w:instrText xml:space="preserve"> ADDIN EN.CITE &lt;EndNote&gt;&lt;Cite&gt;&lt;Author&gt;Croucher&lt;/Author&gt;&lt;Year&gt;2014&lt;/Year&gt;&lt;RecNum&gt;1790&lt;/RecNum&gt;&lt;DisplayText&gt;(28)&lt;/DisplayText&gt;&lt;record&gt;&lt;rec-number&gt;1790&lt;/rec-number&gt;&lt;foreign-keys&gt;&lt;key app="EN" db-id="vwsrfwv9mzsfzke9v04vsvrhav9wdawsrdxt" timestamp="1632729500"&gt;1790&lt;/key&gt;&lt;/foreign-keys&gt;&lt;ref-type name="Journal Article"&gt;17&lt;/ref-type&gt;&lt;contributors&gt;&lt;authors&gt;&lt;author&gt;Croucher, Nicholas J.&lt;/author&gt;&lt;author&gt;Page, Andrew J.&lt;/author&gt;&lt;author&gt;Connor, Thomas R.&lt;/author&gt;&lt;author&gt;Delaney, Aidan J.&lt;/author&gt;&lt;author&gt;Keane, Jacqueline A.&lt;/author&gt;&lt;author&gt;Bentley, Stephen D.&lt;/author&gt;&lt;author&gt;Parkhill, Julian&lt;/author&gt;&lt;author&gt;Harris, Simon R.&lt;/author&gt;&lt;/authors&gt;&lt;/contributors&gt;&lt;titles&gt;&lt;title&gt;Rapid phylogenetic analysis of large samples of recombinant bacterial whole genome sequences using Gubbins&lt;/title&gt;&lt;secondary-title&gt;Nucleic Acids Research&lt;/secondary-title&gt;&lt;/titles&gt;&lt;periodical&gt;&lt;full-title&gt;Nucleic Acids Research&lt;/full-title&gt;&lt;/periodical&gt;&lt;pages&gt;e15-e15&lt;/pages&gt;&lt;volume&gt;43&lt;/volume&gt;&lt;number&gt;3&lt;/number&gt;&lt;dates&gt;&lt;year&gt;2014&lt;/year&gt;&lt;/dates&gt;&lt;isbn&gt;0305-1048&lt;/isbn&gt;&lt;urls&gt;&lt;related-urls&gt;&lt;url&gt;https://doi.org/10.1093/nar/gku1196&lt;/url&gt;&lt;/related-urls&gt;&lt;/urls&gt;&lt;electronic-resource-num&gt;10.1093/nar/gku1196&lt;/electronic-resource-num&gt;&lt;access-date&gt;9/27/2021&lt;/access-date&gt;&lt;/record&gt;&lt;/Cite&gt;&lt;/EndNote&gt;</w:instrText>
      </w:r>
      <w:r w:rsidR="008376C5">
        <w:fldChar w:fldCharType="separate"/>
      </w:r>
      <w:r w:rsidR="00DB0832">
        <w:rPr>
          <w:noProof/>
        </w:rPr>
        <w:t>(28)</w:t>
      </w:r>
      <w:r w:rsidR="008376C5">
        <w:fldChar w:fldCharType="end"/>
      </w:r>
      <w:r w:rsidR="00DA2D4D">
        <w:t xml:space="preserve"> and non-</w:t>
      </w:r>
      <w:r w:rsidR="009465AA">
        <w:t xml:space="preserve">variable </w:t>
      </w:r>
      <w:r w:rsidR="00DA2D4D">
        <w:t>sites removed using snp-sites</w:t>
      </w:r>
      <w:r w:rsidR="000D03DC">
        <w:t xml:space="preserve"> v2.5.1</w:t>
      </w:r>
      <w:r w:rsidR="00DA2D4D">
        <w:t xml:space="preserve"> </w:t>
      </w:r>
      <w:r w:rsidR="008376C5">
        <w:fldChar w:fldCharType="begin"/>
      </w:r>
      <w:r w:rsidR="00DB0832">
        <w:instrText xml:space="preserve"> ADDIN EN.CITE &lt;EndNote&gt;&lt;Cite&gt;&lt;Author&gt;Page&lt;/Author&gt;&lt;Year&gt;2016&lt;/Year&gt;&lt;RecNum&gt;1825&lt;/RecNum&gt;&lt;DisplayText&gt;(29)&lt;/DisplayText&gt;&lt;record&gt;&lt;rec-number&gt;1825&lt;/rec-number&gt;&lt;foreign-keys&gt;&lt;key app="EN" db-id="vwsrfwv9mzsfzke9v04vsvrhav9wdawsrdxt" timestamp="1646222961"&gt;1825&lt;/key&gt;&lt;/foreign-keys&gt;&lt;ref-type name="Journal Article"&gt;17&lt;/ref-type&gt;&lt;contributors&gt;&lt;authors&gt;&lt;author&gt;Page, A. J.&lt;/author&gt;&lt;author&gt;Taylor, B.&lt;/author&gt;&lt;author&gt;Delaney, A. J.&lt;/author&gt;&lt;author&gt;Soares, J.&lt;/author&gt;&lt;author&gt;Seemann, T.&lt;/author&gt;&lt;author&gt;Keane, J. A.&lt;/author&gt;&lt;author&gt;Harris, S. R.&lt;/author&gt;&lt;/authors&gt;&lt;/contributors&gt;&lt;auth-address&gt;1 Pathogen Genomics, Wellcome Trust Sanger Institute, Wellcome Genome Campus, Hinxton, Cambridge, CB10 1SA, UK.&amp;#xD;2 Computing, Engineering and Mathematics, University of Brighton, Moulsecoomb, Brighton, BN2 4GJ, UK.&amp;#xD;3 Victorian Life Sciences Computation Initiative, The University of Melbourne, Parkville, Australia.&lt;/auth-address&gt;&lt;titles&gt;&lt;title&gt;SNP-sites: rapid efficient extraction of SNPs from multi-FASTA alignments&lt;/title&gt;&lt;secondary-title&gt;Microb Genom&lt;/secondary-title&gt;&lt;/titles&gt;&lt;periodical&gt;&lt;full-title&gt;Microb Genom&lt;/full-title&gt;&lt;/periodical&gt;&lt;pages&gt;e000056&lt;/pages&gt;&lt;volume&gt;2&lt;/volume&gt;&lt;number&gt;4&lt;/number&gt;&lt;edition&gt;20160429&lt;/edition&gt;&lt;keywords&gt;&lt;keyword&gt;*Algorithms&lt;/keyword&gt;&lt;keyword&gt;Base Sequence&lt;/keyword&gt;&lt;keyword&gt;Genome/genetics&lt;/keyword&gt;&lt;keyword&gt;High-Throughput Nucleotide Sequencing&lt;/keyword&gt;&lt;keyword&gt;Polymorphism, Single Nucleotide/*genetics&lt;/keyword&gt;&lt;keyword&gt;Sequence Alignment&lt;/keyword&gt;&lt;keyword&gt;Sequence Analysis, DNA/*methods&lt;/keyword&gt;&lt;keyword&gt;*Software&lt;/keyword&gt;&lt;keyword&gt;*SNP calling&lt;/keyword&gt;&lt;keyword&gt;*high throughput&lt;/keyword&gt;&lt;/keywords&gt;&lt;dates&gt;&lt;year&gt;2016&lt;/year&gt;&lt;pub-dates&gt;&lt;date&gt;Apr&lt;/date&gt;&lt;/pub-dates&gt;&lt;/dates&gt;&lt;isbn&gt;2057-5858 (Print)&amp;#xD;2057-5858&lt;/isbn&gt;&lt;accession-num&gt;28348851&lt;/accession-num&gt;&lt;urls&gt;&lt;/urls&gt;&lt;custom2&gt;PMC5320690&lt;/custom2&gt;&lt;electronic-resource-num&gt;10.1099/mgen.0.000056&lt;/electronic-resource-num&gt;&lt;remote-database-provider&gt;NLM&lt;/remote-database-provider&gt;&lt;language&gt;eng&lt;/language&gt;&lt;/record&gt;&lt;/Cite&gt;&lt;/EndNote&gt;</w:instrText>
      </w:r>
      <w:r w:rsidR="008376C5">
        <w:fldChar w:fldCharType="separate"/>
      </w:r>
      <w:r w:rsidR="00DB0832">
        <w:rPr>
          <w:noProof/>
        </w:rPr>
        <w:t>(29)</w:t>
      </w:r>
      <w:r w:rsidR="008376C5">
        <w:fldChar w:fldCharType="end"/>
      </w:r>
      <w:r w:rsidR="00DA2D4D">
        <w:t xml:space="preserve">. Finally, a maximum likelihood tree was built using RAxML-NG </w:t>
      </w:r>
      <w:r w:rsidR="00D51586">
        <w:t xml:space="preserve">v1.0.2 </w:t>
      </w:r>
      <w:r w:rsidR="00174F91">
        <w:t>with</w:t>
      </w:r>
      <w:r w:rsidR="00DA2D4D">
        <w:t xml:space="preserve"> the GTR</w:t>
      </w:r>
      <w:r w:rsidR="00174F91">
        <w:t xml:space="preserve"> </w:t>
      </w:r>
      <w:r w:rsidR="00DA2D4D">
        <w:t>+</w:t>
      </w:r>
      <w:r w:rsidR="00174F91">
        <w:t xml:space="preserve"> </w:t>
      </w:r>
      <w:r w:rsidR="00DA2D4D">
        <w:t xml:space="preserve">Gamma model of nucleotide substitution </w:t>
      </w:r>
      <w:r w:rsidR="008376C5">
        <w:fldChar w:fldCharType="begin"/>
      </w:r>
      <w:r w:rsidR="00DB0832">
        <w:instrText xml:space="preserve"> ADDIN EN.CITE &lt;EndNote&gt;&lt;Cite&gt;&lt;Author&gt;Kozlov&lt;/Author&gt;&lt;Year&gt;2019&lt;/Year&gt;&lt;RecNum&gt;1826&lt;/RecNum&gt;&lt;DisplayText&gt;(30)&lt;/DisplayText&gt;&lt;record&gt;&lt;rec-number&gt;1826&lt;/rec-number&gt;&lt;foreign-keys&gt;&lt;key app="EN" db-id="vwsrfwv9mzsfzke9v04vsvrhav9wdawsrdxt" timestamp="1646223012"&gt;1826&lt;/key&gt;&lt;/foreign-keys&gt;&lt;ref-type name="Journal Article"&gt;17&lt;/ref-type&gt;&lt;contributors&gt;&lt;authors&gt;&lt;author&gt;Kozlov, A. M.&lt;/author&gt;&lt;author&gt;Darriba, D.&lt;/author&gt;&lt;author&gt;Flouri, T.&lt;/author&gt;&lt;author&gt;Morel, B.&lt;/author&gt;&lt;author&gt;Stamatakis, A.&lt;/author&gt;&lt;/authors&gt;&lt;/contributors&gt;&lt;auth-address&gt;Computational Molecular Evolution Group, Heidelberg Institute for Theoretical Studies, Heidelberg, Germany.&amp;#xD;Institute of Theoretical Informatics, Karlsruhe Institute of Technology, Karlsruhe, Germany.&lt;/auth-address&gt;&lt;titles&gt;&lt;title&gt;RAxML-NG: a fast, scalable and user-friendly tool for maximum likelihood phylogenetic inference&lt;/title&gt;&lt;secondary-title&gt;Bioinformatics&lt;/secondary-title&gt;&lt;/titles&gt;&lt;periodical&gt;&lt;full-title&gt;Bioinformatics&lt;/full-title&gt;&lt;/periodical&gt;&lt;pages&gt;4453-4455&lt;/pages&gt;&lt;volume&gt;35&lt;/volume&gt;&lt;number&gt;21&lt;/number&gt;&lt;keywords&gt;&lt;keyword&gt;*Algorithms&lt;/keyword&gt;&lt;keyword&gt;Likelihood Functions&lt;/keyword&gt;&lt;keyword&gt;*Phylogeny&lt;/keyword&gt;&lt;keyword&gt;*Software&lt;/keyword&gt;&lt;/keywords&gt;&lt;dates&gt;&lt;year&gt;2019&lt;/year&gt;&lt;pub-dates&gt;&lt;date&gt;Nov 1&lt;/date&gt;&lt;/pub-dates&gt;&lt;/dates&gt;&lt;isbn&gt;1367-4803 (Print)&amp;#xD;1367-4803&lt;/isbn&gt;&lt;accession-num&gt;31070718&lt;/accession-num&gt;&lt;urls&gt;&lt;/urls&gt;&lt;custom2&gt;PMC6821337&lt;/custom2&gt;&lt;electronic-resource-num&gt;10.1093/bioinformatics/btz305&lt;/electronic-resource-num&gt;&lt;remote-database-provider&gt;NLM&lt;/remote-database-provider&gt;&lt;language&gt;eng&lt;/language&gt;&lt;/record&gt;&lt;/Cite&gt;&lt;/EndNote&gt;</w:instrText>
      </w:r>
      <w:r w:rsidR="008376C5">
        <w:fldChar w:fldCharType="separate"/>
      </w:r>
      <w:r w:rsidR="00DB0832">
        <w:rPr>
          <w:noProof/>
        </w:rPr>
        <w:t>(30)</w:t>
      </w:r>
      <w:r w:rsidR="008376C5">
        <w:fldChar w:fldCharType="end"/>
      </w:r>
      <w:r w:rsidR="00DA2D4D">
        <w:t>.</w:t>
      </w:r>
      <w:r w:rsidR="00F265DC" w:rsidRPr="00F265DC">
        <w:t xml:space="preserve"> </w:t>
      </w:r>
      <w:r w:rsidR="00683B91">
        <w:t xml:space="preserve">Recombination </w:t>
      </w:r>
      <w:r w:rsidR="009465AA">
        <w:t xml:space="preserve">regions </w:t>
      </w:r>
      <w:r w:rsidR="00683B91">
        <w:t>w</w:t>
      </w:r>
      <w:r w:rsidR="009465AA">
        <w:t>ere</w:t>
      </w:r>
      <w:r w:rsidR="00683B91">
        <w:t xml:space="preserve"> visualised using Phandango </w:t>
      </w:r>
      <w:r w:rsidR="00683B91">
        <w:fldChar w:fldCharType="begin"/>
      </w:r>
      <w:r w:rsidR="00683B91">
        <w:instrText xml:space="preserve"> ADDIN EN.CITE &lt;EndNote&gt;&lt;Cite&gt;&lt;Author&gt;Hadfield&lt;/Author&gt;&lt;Year&gt;2017&lt;/Year&gt;&lt;RecNum&gt;1831&lt;/RecNum&gt;&lt;DisplayText&gt;(31)&lt;/DisplayText&gt;&lt;record&gt;&lt;rec-number&gt;1831&lt;/rec-number&gt;&lt;foreign-keys&gt;&lt;key app="EN" db-id="vwsrfwv9mzsfzke9v04vsvrhav9wdawsrdxt" timestamp="1646230290"&gt;1831&lt;/key&gt;&lt;/foreign-keys&gt;&lt;ref-type name="Journal Article"&gt;17&lt;/ref-type&gt;&lt;contributors&gt;&lt;authors&gt;&lt;author&gt;Hadfield, James&lt;/author&gt;&lt;author&gt;Croucher, Nicholas J&lt;/author&gt;&lt;author&gt;Goater, Richard J&lt;/author&gt;&lt;author&gt;Abudahab, Khalil&lt;/author&gt;&lt;author&gt;Aanensen, David M&lt;/author&gt;&lt;author&gt;Harris, Simon R&lt;/author&gt;&lt;/authors&gt;&lt;/contributors&gt;&lt;titles&gt;&lt;title&gt;Phandango: an interactive viewer for bacterial population genomics&lt;/title&gt;&lt;secondary-title&gt;Bioinformatics&lt;/secondary-title&gt;&lt;/titles&gt;&lt;periodical&gt;&lt;full-title&gt;Bioinformatics&lt;/full-title&gt;&lt;/periodical&gt;&lt;pages&gt;292-293&lt;/pages&gt;&lt;volume&gt;34&lt;/volume&gt;&lt;number&gt;2&lt;/number&gt;&lt;dates&gt;&lt;year&gt;2017&lt;/year&gt;&lt;/dates&gt;&lt;isbn&gt;1367-4803&lt;/isbn&gt;&lt;urls&gt;&lt;related-urls&gt;&lt;url&gt;https://doi.org/10.1093/bioinformatics/btx610&lt;/url&gt;&lt;/related-urls&gt;&lt;/urls&gt;&lt;electronic-resource-num&gt;10.1093/bioinformatics/btx610&lt;/electronic-resource-num&gt;&lt;access-date&gt;3/2/2022&lt;/access-date&gt;&lt;/record&gt;&lt;/Cite&gt;&lt;/EndNote&gt;</w:instrText>
      </w:r>
      <w:r w:rsidR="00683B91">
        <w:fldChar w:fldCharType="separate"/>
      </w:r>
      <w:r w:rsidR="00683B91">
        <w:rPr>
          <w:noProof/>
        </w:rPr>
        <w:t>(31)</w:t>
      </w:r>
      <w:r w:rsidR="00683B91">
        <w:fldChar w:fldCharType="end"/>
      </w:r>
      <w:r w:rsidR="00683B91">
        <w:t xml:space="preserve">. </w:t>
      </w:r>
      <w:r w:rsidR="00F265DC">
        <w:t xml:space="preserve">Clade designation was </w:t>
      </w:r>
      <w:r w:rsidR="009465AA">
        <w:t>determined by placement</w:t>
      </w:r>
      <w:r w:rsidR="00F265DC">
        <w:t xml:space="preserve"> </w:t>
      </w:r>
      <w:r w:rsidR="009465AA">
        <w:t xml:space="preserve">of isolates within the phylogeny previously generated by Azarian </w:t>
      </w:r>
      <w:r w:rsidR="009465AA" w:rsidRPr="00A0718E">
        <w:rPr>
          <w:i/>
          <w:iCs/>
        </w:rPr>
        <w:t>et al.</w:t>
      </w:r>
      <w:r w:rsidR="009465AA">
        <w:t xml:space="preserve">, (2018) </w:t>
      </w:r>
      <w:r w:rsidR="00796113">
        <w:t>using the method described above</w:t>
      </w:r>
      <w:r w:rsidR="009465AA">
        <w:t>.</w:t>
      </w:r>
      <w:r w:rsidR="00796113">
        <w:t xml:space="preserve"> </w:t>
      </w:r>
      <w:r w:rsidR="001502C3">
        <w:t xml:space="preserve">Temporal analysis of the CC180 isolates was done using BactDating </w:t>
      </w:r>
      <w:r w:rsidR="00D51586">
        <w:t xml:space="preserve">v1.1.0 </w:t>
      </w:r>
      <w:r w:rsidR="0032625F">
        <w:fldChar w:fldCharType="begin">
          <w:fldData xml:space="preserve">PEVuZE5vdGU+PENpdGU+PEF1dGhvcj5EaWRlbG90PC9BdXRob3I+PFllYXI+MjAxODwvWWVhcj48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</w:fldData>
        </w:fldChar>
      </w:r>
      <w:r w:rsidR="00683B91">
        <w:instrText xml:space="preserve"> ADDIN EN.CITE </w:instrText>
      </w:r>
      <w:r w:rsidR="00683B91">
        <w:fldChar w:fldCharType="begin">
          <w:fldData xml:space="preserve">PEVuZE5vdGU+PENpdGU+PEF1dGhvcj5EaWRlbG90PC9BdXRob3I+PFllYXI+MjAxODwvWWVhcj48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</w:fldData>
        </w:fldChar>
      </w:r>
      <w:r w:rsidR="00683B91">
        <w:instrText xml:space="preserve"> ADDIN EN.CITE.DATA </w:instrText>
      </w:r>
      <w:r w:rsidR="00683B91">
        <w:fldChar w:fldCharType="end"/>
      </w:r>
      <w:r w:rsidR="0032625F">
        <w:fldChar w:fldCharType="separate"/>
      </w:r>
      <w:r w:rsidR="00683B91">
        <w:rPr>
          <w:noProof/>
        </w:rPr>
        <w:t>(32)</w:t>
      </w:r>
      <w:r w:rsidR="0032625F">
        <w:fldChar w:fldCharType="end"/>
      </w:r>
      <w:r w:rsidR="0032625F">
        <w:t xml:space="preserve"> using the </w:t>
      </w:r>
      <w:r w:rsidR="0032625F" w:rsidRPr="0032625F">
        <w:rPr>
          <w:i/>
          <w:iCs/>
        </w:rPr>
        <w:t>aligned</w:t>
      </w:r>
      <w:r w:rsidR="0032625F">
        <w:rPr>
          <w:i/>
          <w:iCs/>
        </w:rPr>
        <w:t>_</w:t>
      </w:r>
      <w:r w:rsidR="0032625F" w:rsidRPr="0032625F">
        <w:rPr>
          <w:i/>
          <w:iCs/>
        </w:rPr>
        <w:t>pseuedogenomes</w:t>
      </w:r>
      <w:r w:rsidR="0032625F">
        <w:t xml:space="preserve"> output from </w:t>
      </w:r>
      <w:r w:rsidR="009465AA">
        <w:t>G</w:t>
      </w:r>
      <w:r w:rsidR="0032625F">
        <w:t>ubbins with the number of MCMC iterations set to 10,000 (nbIts=1e4).</w:t>
      </w:r>
      <w:r w:rsidR="00B347CC">
        <w:t xml:space="preserve"> </w:t>
      </w:r>
      <w:r w:rsidR="004F5964">
        <w:t xml:space="preserve">Protein antigen detection as previously described </w:t>
      </w:r>
      <w:r w:rsidR="004F5964">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4F5964">
        <w:instrText xml:space="preserve"> ADDIN EN.CITE </w:instrText>
      </w:r>
      <w:r w:rsidR="004F5964">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4F5964">
        <w:instrText xml:space="preserve"> ADDIN EN.CITE.DATA </w:instrText>
      </w:r>
      <w:r w:rsidR="004F5964">
        <w:fldChar w:fldCharType="end"/>
      </w:r>
      <w:r w:rsidR="004F5964">
        <w:fldChar w:fldCharType="separate"/>
      </w:r>
      <w:r w:rsidR="004F5964">
        <w:rPr>
          <w:noProof/>
        </w:rPr>
        <w:t>(15)</w:t>
      </w:r>
      <w:r w:rsidR="004F5964">
        <w:fldChar w:fldCharType="end"/>
      </w:r>
      <w:r w:rsidR="004F5964">
        <w:t xml:space="preserve"> was done using </w:t>
      </w:r>
      <w:r w:rsidR="008E0FD3">
        <w:t xml:space="preserve">both ABRicate </w:t>
      </w:r>
      <w:r w:rsidR="00D51586">
        <w:t xml:space="preserve">v1.0.1 </w:t>
      </w:r>
      <w:r w:rsidR="008E0FD3">
        <w:fldChar w:fldCharType="begin"/>
      </w:r>
      <w:r w:rsidR="008E0FD3">
        <w:instrText xml:space="preserve"> ADDIN EN.CITE &lt;EndNote&gt;&lt;Cite&gt;&lt;Author&gt;Seemann&lt;/Author&gt;&lt;RecNum&gt;1833&lt;/RecNum&gt;&lt;DisplayText&gt;(33)&lt;/DisplayText&gt;&lt;record&gt;&lt;rec-number&gt;1833&lt;/rec-number&gt;&lt;foreign-keys&gt;&lt;key app="EN" db-id="vwsrfwv9mzsfzke9v04vsvrhav9wdawsrdxt" timestamp="1646301161"&gt;1833&lt;/key&gt;&lt;/foreign-keys&gt;&lt;ref-type name="Web Page"&gt;12&lt;/ref-type&gt;&lt;contributors&gt;&lt;authors&gt;&lt;author&gt;Seemann, T.&lt;/author&gt;&lt;/authors&gt;&lt;/contributors&gt;&lt;titles&gt;&lt;title&gt;Abricate&lt;/title&gt;&lt;/titles&gt;&lt;dates&gt;&lt;/dates&gt;&lt;pub-location&gt;Github&lt;/pub-location&gt;&lt;urls&gt;&lt;related-urls&gt;&lt;url&gt;https://github.com/tseemann/abricate&lt;/url&gt;&lt;/related-urls&gt;&lt;/urls&gt;&lt;/record&gt;&lt;/Cite&gt;&lt;/EndNote&gt;</w:instrText>
      </w:r>
      <w:r w:rsidR="008E0FD3">
        <w:fldChar w:fldCharType="separate"/>
      </w:r>
      <w:r w:rsidR="008E0FD3">
        <w:rPr>
          <w:noProof/>
        </w:rPr>
        <w:t>(33)</w:t>
      </w:r>
      <w:r w:rsidR="008E0FD3">
        <w:fldChar w:fldCharType="end"/>
      </w:r>
      <w:r w:rsidR="008E0FD3">
        <w:t xml:space="preserve"> and </w:t>
      </w:r>
      <w:r w:rsidR="004F5964">
        <w:t xml:space="preserve">SRST2 v0.2.0 </w:t>
      </w:r>
      <w:r w:rsidR="004F5964">
        <w:fldChar w:fldCharType="begin"/>
      </w:r>
      <w:r w:rsidR="008E0FD3">
        <w:instrText xml:space="preserve"> ADDIN EN.CITE &lt;EndNote&gt;&lt;Cite&gt;&lt;Author&gt;Inouye&lt;/Author&gt;&lt;Year&gt;2014&lt;/Year&gt;&lt;RecNum&gt;780&lt;/RecNum&gt;&lt;DisplayText&gt;(34)&lt;/DisplayText&gt;&lt;record&gt;&lt;rec-number&gt;780&lt;/rec-number&gt;&lt;foreign-keys&gt;&lt;key app="EN" db-id="vwsrfwv9mzsfzke9v04vsvrhav9wdawsrdxt" timestamp="1499175733"&gt;780&lt;/key&gt;&lt;/foreign-keys&gt;&lt;ref-type name="Journal Article"&gt;17&lt;/ref-type&gt;&lt;contributors&gt;&lt;authors&gt;&lt;author&gt;Inouye, Michael&lt;/author&gt;&lt;author&gt;Dashnow, Harriet&lt;/author&gt;&lt;author&gt;Raven, Lesley-Ann&lt;/author&gt;&lt;author&gt;Schultz, Mark B.&lt;/author&gt;&lt;author&gt;Pope, Bernard J.&lt;/author&gt;&lt;author&gt;Tomita, Takehiro&lt;/author&gt;&lt;author&gt;Zobel, Justin&lt;/author&gt;&lt;author&gt;Holt, Kathryn E.&lt;/author&gt;&lt;/authors&gt;&lt;/contributors&gt;&lt;titles&gt;&lt;title&gt;SRST2: Rapid genomic surveillance for public health and hospital microbiology labs&lt;/title&gt;&lt;secondary-title&gt;Genome Medicine&lt;/secondary-title&gt;&lt;/titles&gt;&lt;periodical&gt;&lt;full-title&gt;Genome Medicine&lt;/full-title&gt;&lt;/periodical&gt;&lt;pages&gt;90&lt;/pages&gt;&lt;volume&gt;6&lt;/volume&gt;&lt;number&gt;11&lt;/number&gt;&lt;dates&gt;&lt;year&gt;2014&lt;/year&gt;&lt;pub-dates&gt;&lt;date&gt;November 20&lt;/date&gt;&lt;/pub-dates&gt;&lt;/dates&gt;&lt;isbn&gt;1756-994X&lt;/isbn&gt;&lt;label&gt;Inouye2014&lt;/label&gt;&lt;work-type&gt;journal article&lt;/work-type&gt;&lt;urls&gt;&lt;related-urls&gt;&lt;url&gt;http://dx.doi.org/10.1186/s13073-014-0090-6&lt;/url&gt;&lt;/related-urls&gt;&lt;/urls&gt;&lt;electronic-resource-num&gt;10.1186/s13073-014-0090-6&lt;/electronic-resource-num&gt;&lt;/record&gt;&lt;/Cite&gt;&lt;/EndNote&gt;</w:instrText>
      </w:r>
      <w:r w:rsidR="004F5964">
        <w:fldChar w:fldCharType="separate"/>
      </w:r>
      <w:r w:rsidR="008E0FD3">
        <w:rPr>
          <w:noProof/>
        </w:rPr>
        <w:t>(34)</w:t>
      </w:r>
      <w:r w:rsidR="004F5964">
        <w:fldChar w:fldCharType="end"/>
      </w:r>
      <w:r w:rsidR="004F5964">
        <w:t xml:space="preserve"> with a reference sequence database kindly donated by Dr Taj Azarian. </w:t>
      </w:r>
      <w:r w:rsidR="00331A23">
        <w:t xml:space="preserve">The database contains 61 alleles </w:t>
      </w:r>
      <w:r w:rsidR="00056DBD">
        <w:t>of thirteen antigens (</w:t>
      </w:r>
      <w:r w:rsidR="00056DBD" w:rsidRPr="00272180">
        <w:rPr>
          <w:i/>
          <w:iCs/>
        </w:rPr>
        <w:t>pspC</w:t>
      </w:r>
      <w:r w:rsidR="00056DBD">
        <w:t xml:space="preserve"> n=18, </w:t>
      </w:r>
      <w:r w:rsidR="00056DBD" w:rsidRPr="00272180">
        <w:rPr>
          <w:i/>
          <w:iCs/>
        </w:rPr>
        <w:t>pspA</w:t>
      </w:r>
      <w:r w:rsidR="00056DBD">
        <w:t xml:space="preserve"> n=12, </w:t>
      </w:r>
      <w:r w:rsidR="00056DBD" w:rsidRPr="00272180">
        <w:rPr>
          <w:i/>
          <w:iCs/>
        </w:rPr>
        <w:t>nanA</w:t>
      </w:r>
      <w:r w:rsidR="00056DBD">
        <w:t xml:space="preserve"> n=3, </w:t>
      </w:r>
      <w:r w:rsidR="00056DBD" w:rsidRPr="00272180">
        <w:rPr>
          <w:i/>
          <w:iCs/>
        </w:rPr>
        <w:t>phtD</w:t>
      </w:r>
      <w:r w:rsidR="00056DBD">
        <w:t xml:space="preserve"> n=2, </w:t>
      </w:r>
      <w:r w:rsidR="00056DBD" w:rsidRPr="00272180">
        <w:rPr>
          <w:i/>
          <w:iCs/>
        </w:rPr>
        <w:t>ply</w:t>
      </w:r>
      <w:r w:rsidR="00056DBD">
        <w:t xml:space="preserve"> n=2, </w:t>
      </w:r>
      <w:r w:rsidR="00056DBD" w:rsidRPr="00272180">
        <w:rPr>
          <w:i/>
          <w:iCs/>
        </w:rPr>
        <w:t>zmpA</w:t>
      </w:r>
      <w:r w:rsidR="00056DBD">
        <w:t xml:space="preserve"> n=7, </w:t>
      </w:r>
      <w:r w:rsidR="00056DBD" w:rsidRPr="00272180">
        <w:rPr>
          <w:i/>
          <w:iCs/>
        </w:rPr>
        <w:t>rrgA</w:t>
      </w:r>
      <w:r w:rsidR="00056DBD">
        <w:t xml:space="preserve"> n=3, </w:t>
      </w:r>
      <w:r w:rsidR="00056DBD" w:rsidRPr="00272180">
        <w:rPr>
          <w:i/>
          <w:iCs/>
        </w:rPr>
        <w:t>rrgB</w:t>
      </w:r>
      <w:r w:rsidR="00056DBD">
        <w:t xml:space="preserve"> n=3,</w:t>
      </w:r>
      <w:r w:rsidR="00056DBD" w:rsidRPr="00056DBD">
        <w:t xml:space="preserve"> </w:t>
      </w:r>
      <w:r w:rsidR="00056DBD" w:rsidRPr="00272180">
        <w:rPr>
          <w:i/>
          <w:iCs/>
        </w:rPr>
        <w:t>rrgC</w:t>
      </w:r>
      <w:r w:rsidR="00056DBD">
        <w:t xml:space="preserve"> n=3, </w:t>
      </w:r>
      <w:r w:rsidR="00056DBD" w:rsidRPr="00272180">
        <w:rPr>
          <w:i/>
          <w:iCs/>
        </w:rPr>
        <w:t>stkP</w:t>
      </w:r>
      <w:r w:rsidR="00056DBD">
        <w:t xml:space="preserve"> n=2, </w:t>
      </w:r>
      <w:r w:rsidR="00056DBD" w:rsidRPr="00272180">
        <w:rPr>
          <w:i/>
          <w:iCs/>
        </w:rPr>
        <w:t>strH</w:t>
      </w:r>
      <w:r w:rsidR="00056DBD">
        <w:t xml:space="preserve"> n=2, SP0609 n=2 and SP2194 n=2). </w:t>
      </w:r>
      <w:r w:rsidR="004F5964">
        <w:t>Default parameters were used throughout</w:t>
      </w:r>
      <w:r w:rsidR="00683B91">
        <w:t>,</w:t>
      </w:r>
      <w:r w:rsidR="004F5964">
        <w:t xml:space="preserve"> apart </w:t>
      </w:r>
      <w:r w:rsidR="00683B91">
        <w:t xml:space="preserve">from </w:t>
      </w:r>
      <w:r w:rsidR="004F5964">
        <w:t>for</w:t>
      </w:r>
      <w:r w:rsidR="008E0FD3">
        <w:t xml:space="preserve"> SRST2 and</w:t>
      </w:r>
      <w:r w:rsidR="004F5964">
        <w:t xml:space="preserve"> </w:t>
      </w:r>
      <w:r w:rsidR="008E0FD3">
        <w:t xml:space="preserve">both </w:t>
      </w:r>
      <w:r w:rsidR="004F5964" w:rsidRPr="004F5964">
        <w:rPr>
          <w:i/>
          <w:iCs/>
        </w:rPr>
        <w:t>pspC</w:t>
      </w:r>
      <w:r w:rsidR="004F5964">
        <w:t xml:space="preserve"> and </w:t>
      </w:r>
      <w:r w:rsidR="004F5964" w:rsidRPr="004F5964">
        <w:rPr>
          <w:i/>
          <w:iCs/>
        </w:rPr>
        <w:t>pspA</w:t>
      </w:r>
      <w:r w:rsidR="004F5964">
        <w:t xml:space="preserve"> where the coverage threshold was reduced to 80% and maximum divergence increased from 10 (default) to 20%</w:t>
      </w:r>
      <w:r w:rsidR="00056DBD">
        <w:t xml:space="preserve"> to account for the greater diversity </w:t>
      </w:r>
      <w:r w:rsidR="00E137C5">
        <w:t xml:space="preserve">in UK collections </w:t>
      </w:r>
      <w:r w:rsidR="00056DBD">
        <w:t xml:space="preserve">as described by Groves </w:t>
      </w:r>
      <w:r w:rsidR="00056DBD" w:rsidRPr="00272180">
        <w:rPr>
          <w:i/>
          <w:iCs/>
        </w:rPr>
        <w:t>et al.</w:t>
      </w:r>
      <w:r w:rsidR="00056DBD">
        <w:t>, (2019)</w:t>
      </w:r>
      <w:r w:rsidR="00FA6E57">
        <w:t>.</w:t>
      </w:r>
    </w:p>
    <w:p w14:paraId="44BD9117" w14:textId="07895B1D" w:rsidR="00B347CC" w:rsidRDefault="00B347CC" w:rsidP="00430990">
      <w:pPr>
        <w:spacing w:line="480" w:lineRule="auto"/>
      </w:pPr>
    </w:p>
    <w:p w14:paraId="6CBFD772" w14:textId="2AC394C6" w:rsidR="008376C5" w:rsidRDefault="00B347CC" w:rsidP="00430990">
      <w:pPr>
        <w:spacing w:line="480" w:lineRule="auto"/>
      </w:pPr>
      <w:r>
        <w:t>Compute Resources</w:t>
      </w:r>
      <w:r w:rsidR="00FA6E57">
        <w:t xml:space="preserve">: </w:t>
      </w:r>
      <w:r>
        <w:t xml:space="preserve">Nextflow nf-core/bactmap was implemented on </w:t>
      </w:r>
      <w:r w:rsidR="004F5964">
        <w:t xml:space="preserve">the </w:t>
      </w:r>
      <w:r w:rsidR="004F5964" w:rsidRPr="004F5964">
        <w:t xml:space="preserve">Cloud Infrastructure for Microbial Bioinformatics (CLIMB) </w:t>
      </w:r>
      <w:r>
        <w:t xml:space="preserve">resource </w:t>
      </w:r>
      <w:r>
        <w:fldChar w:fldCharType="begin"/>
      </w:r>
      <w:r w:rsidR="008E0FD3">
        <w:instrText xml:space="preserve"> ADDIN EN.CITE &lt;EndNote&gt;&lt;Cite&gt;&lt;Author&gt;Connor&lt;/Author&gt;&lt;Year&gt;2016&lt;/Year&gt;&lt;RecNum&gt;1830&lt;/RecNum&gt;&lt;DisplayText&gt;(35)&lt;/DisplayText&gt;&lt;record&gt;&lt;rec-number&gt;1830&lt;/rec-number&gt;&lt;foreign-keys&gt;&lt;key app="EN" db-id="vwsrfwv9mzsfzke9v04vsvrhav9wdawsrdxt" timestamp="1646229421"&gt;1830&lt;/key&gt;&lt;/foreign-keys&gt;&lt;ref-type name="Journal Article"&gt;17&lt;/ref-type&gt;&lt;contributors&gt;&lt;authors&gt;&lt;author&gt;Connor, Thomas R.&lt;/author&gt;&lt;author&gt;Loman, Nicholas J.&lt;/author&gt;&lt;author&gt;Thompson, Simon&lt;/author&gt;&lt;author&gt;Smith, Andy&lt;/author&gt;&lt;author&gt;Southgate, Joel&lt;/author&gt;&lt;author&gt;Poplawski, Radoslaw&lt;/author&gt;&lt;author&gt;Bull, Matthew J.&lt;/author&gt;&lt;author&gt;Richardson, Emily&lt;/author&gt;&lt;author&gt;Ismail, Matthew&lt;/author&gt;&lt;author&gt;Thompson, Simon Elwood-&lt;/author&gt;&lt;author&gt;Kitchen, Christine&lt;/author&gt;&lt;author&gt;Guest, Martyn&lt;/author&gt;&lt;author&gt;Bakke, Marius&lt;/author&gt;&lt;author&gt;Sheppard, Samuel K.&lt;/author&gt;&lt;author&gt;Pallen, Mark J.&lt;/author&gt;&lt;/authors&gt;&lt;/contributors&gt;&lt;titles&gt;&lt;title&gt;CLIMB (the Cloud Infrastructure for Microbial Bioinformatics): an online resource for the medical microbiology community&lt;/title&gt;&lt;secondary-title&gt;Microbial Genomics&lt;/secondary-title&gt;&lt;/titles&gt;&lt;periodical&gt;&lt;full-title&gt;Microbial Genomics&lt;/full-title&gt;&lt;/periodical&gt;&lt;volume&gt;2&lt;/volume&gt;&lt;number&gt;9&lt;/number&gt;&lt;keywords&gt;&lt;keyword&gt;metagenomics&lt;/keyword&gt;&lt;keyword&gt;virtual laboratory&lt;/keyword&gt;&lt;keyword&gt;bioinformatics&lt;/keyword&gt;&lt;keyword&gt;cloud computing&lt;/keyword&gt;&lt;keyword&gt;infrastructure&lt;/keyword&gt;&lt;keyword&gt;population genomics&lt;/keyword&gt;&lt;/keywords&gt;&lt;dates&gt;&lt;year&gt;2016&lt;/year&gt;&lt;/dates&gt;&lt;isbn&gt;2057-5858&lt;/isbn&gt;&lt;urls&gt;&lt;related-urls&gt;&lt;url&gt;https://www.microbiologyresearch.org/content/journal/mgen/10.1099/mgen.0.000086&lt;/url&gt;&lt;/related-urls&gt;&lt;/urls&gt;&lt;electronic-resource-num&gt;https://doi.org/10.1099/mgen.0.000086&lt;/electronic-resource-num&gt;&lt;/record&gt;&lt;/Cite&gt;&lt;/EndNote&gt;</w:instrText>
      </w:r>
      <w:r>
        <w:fldChar w:fldCharType="separate"/>
      </w:r>
      <w:r w:rsidR="008E0FD3">
        <w:rPr>
          <w:noProof/>
        </w:rPr>
        <w:t>(35)</w:t>
      </w:r>
      <w:r>
        <w:fldChar w:fldCharType="end"/>
      </w:r>
      <w:r>
        <w:t>. The Iridis HPC at University Southampton was used for all other compute requirements.</w:t>
      </w:r>
    </w:p>
    <w:p w14:paraId="540F2821" w14:textId="1D2D5C9A" w:rsidR="007B083B" w:rsidRDefault="007B083B" w:rsidP="00430990">
      <w:pPr>
        <w:spacing w:line="480" w:lineRule="auto"/>
      </w:pPr>
    </w:p>
    <w:p w14:paraId="4FF3151C" w14:textId="5A4D9FB7" w:rsidR="0032625F" w:rsidRDefault="00B347CC" w:rsidP="00430990">
      <w:pPr>
        <w:spacing w:line="480" w:lineRule="auto"/>
      </w:pPr>
      <w:r>
        <w:t>Statistics and Data Visualisation</w:t>
      </w:r>
      <w:r w:rsidR="00FA6E57">
        <w:t xml:space="preserve">: </w:t>
      </w:r>
      <w:r w:rsidR="007B083B" w:rsidRPr="170A91B8">
        <w:t xml:space="preserve">All </w:t>
      </w:r>
      <w:r w:rsidR="00F66FD7">
        <w:t xml:space="preserve">statistical </w:t>
      </w:r>
      <w:r w:rsidR="007B083B" w:rsidRPr="170A91B8">
        <w:t>analysis</w:t>
      </w:r>
      <w:r w:rsidR="00F66FD7">
        <w:t xml:space="preserve"> and data visualisation</w:t>
      </w:r>
      <w:r w:rsidR="007B083B" w:rsidRPr="170A91B8">
        <w:t xml:space="preserve"> was done in R v</w:t>
      </w:r>
      <w:r w:rsidR="007B083B">
        <w:t>4.2.1</w:t>
      </w:r>
      <w:r w:rsidR="007B083B" w:rsidRPr="170A91B8">
        <w:t xml:space="preserve"> </w:t>
      </w:r>
      <w:r w:rsidR="007B083B">
        <w:fldChar w:fldCharType="begin"/>
      </w:r>
      <w:r w:rsidR="008E0FD3">
        <w:instrText xml:space="preserve"> ADDIN EN.CITE &lt;EndNote&gt;&lt;Cite&gt;&lt;Author&gt;R Core Team&lt;/Author&gt;&lt;RecNum&gt;1829&lt;/RecNum&gt;&lt;DisplayText&gt;(36)&lt;/DisplayText&gt;&lt;record&gt;&lt;rec-number&gt;1829&lt;/rec-number&gt;&lt;foreign-keys&gt;&lt;key app="EN" db-id="vwsrfwv9mzsfzke9v04vsvrhav9wdawsrdxt" timestamp="1646228017"&gt;1829&lt;/key&gt;&lt;/foreign-keys&gt;&lt;ref-type name="Web Page"&gt;12&lt;/ref-type&gt;&lt;contributors&gt;&lt;authors&gt;&lt;author&gt;R Core Team,&lt;/author&gt;&lt;/authors&gt;&lt;/contributors&gt;&lt;titles&gt;&lt;title&gt;R: A language and environment for statistical computing.&lt;/title&gt;&lt;secondary-title&gt;R Foundation for Statistical Computing, Vienna, Austria&lt;/secondary-title&gt;&lt;/titles&gt;&lt;dates&gt;&lt;/dates&gt;&lt;urls&gt;&lt;related-urls&gt;&lt;url&gt;https://www.R-project.org/&lt;/url&gt;&lt;/related-urls&gt;&lt;/urls&gt;&lt;/record&gt;&lt;/Cite&gt;&lt;/EndNote&gt;</w:instrText>
      </w:r>
      <w:r w:rsidR="007B083B">
        <w:fldChar w:fldCharType="separate"/>
      </w:r>
      <w:r w:rsidR="008E0FD3">
        <w:rPr>
          <w:noProof/>
        </w:rPr>
        <w:t>(36)</w:t>
      </w:r>
      <w:r w:rsidR="007B083B">
        <w:fldChar w:fldCharType="end"/>
      </w:r>
      <w:r w:rsidR="007B083B">
        <w:t xml:space="preserve"> </w:t>
      </w:r>
      <w:r w:rsidR="007B083B" w:rsidRPr="170A91B8">
        <w:t>using RStudio v</w:t>
      </w:r>
      <w:r w:rsidR="007B083B" w:rsidRPr="007B083B">
        <w:t xml:space="preserve">2021.09.2 </w:t>
      </w:r>
      <w:r w:rsidR="007B083B" w:rsidRPr="170A91B8">
        <w:fldChar w:fldCharType="begin"/>
      </w:r>
      <w:r w:rsidR="00605334">
        <w:instrText xml:space="preserve"> ADDIN EN.CITE &lt;EndNote&gt;&lt;Cite&gt;&lt;Author&gt;Wickham&lt;/Author&gt;&lt;Year&gt;2016&lt;/Year&gt;&lt;RecNum&gt;1684&lt;/RecNum&gt;&lt;DisplayText&gt;(37)&lt;/DisplayText&gt;&lt;record&gt;&lt;rec-number&gt;1684&lt;/rec-number&gt;&lt;foreign-keys&gt;&lt;key app="EN" db-id="vwsrfwv9mzsfzke9v04vsvrhav9wdawsrdxt" timestamp="1585315412"&gt;1684&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 &lt;/url&gt;&lt;/related-urls&gt;&lt;/urls&gt;&lt;/record&gt;&lt;/Cite&gt;&lt;/EndNote&gt;</w:instrText>
      </w:r>
      <w:r w:rsidR="007B083B" w:rsidRPr="170A91B8">
        <w:fldChar w:fldCharType="separate"/>
      </w:r>
      <w:r w:rsidR="00605334">
        <w:rPr>
          <w:noProof/>
        </w:rPr>
        <w:t>(37)</w:t>
      </w:r>
      <w:r w:rsidR="007B083B" w:rsidRPr="170A91B8">
        <w:fldChar w:fldCharType="end"/>
      </w:r>
      <w:r w:rsidR="007B083B" w:rsidRPr="170A91B8">
        <w:t xml:space="preserve"> with graphics built using the grammar of graphics package, ggplot </w:t>
      </w:r>
      <w:r w:rsidR="00056DBD">
        <w:t xml:space="preserve">v3.3.5 </w:t>
      </w:r>
      <w:r w:rsidR="007B083B" w:rsidRPr="170A91B8">
        <w:fldChar w:fldCharType="begin"/>
      </w:r>
      <w:r w:rsidR="00605334">
        <w:instrText xml:space="preserve"> ADDIN EN.CITE &lt;EndNote&gt;&lt;Cite&gt;&lt;Author&gt;Wickham&lt;/Author&gt;&lt;Year&gt;2016&lt;/Year&gt;&lt;RecNum&gt;1684&lt;/RecNum&gt;&lt;DisplayText&gt;(37)&lt;/DisplayText&gt;&lt;record&gt;&lt;rec-number&gt;1684&lt;/rec-number&gt;&lt;foreign-keys&gt;&lt;key app="EN" db-id="vwsrfwv9mzsfzke9v04vsvrhav9wdawsrdxt" timestamp="1585315412"&gt;1684&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 &lt;/url&gt;&lt;/related-urls&gt;&lt;/urls&gt;&lt;/record&gt;&lt;/Cite&gt;&lt;/EndNote&gt;</w:instrText>
      </w:r>
      <w:r w:rsidR="007B083B" w:rsidRPr="170A91B8">
        <w:fldChar w:fldCharType="separate"/>
      </w:r>
      <w:r w:rsidR="00605334">
        <w:rPr>
          <w:noProof/>
        </w:rPr>
        <w:t>(37)</w:t>
      </w:r>
      <w:r w:rsidR="007B083B" w:rsidRPr="170A91B8">
        <w:fldChar w:fldCharType="end"/>
      </w:r>
      <w:r w:rsidR="007B083B">
        <w:t xml:space="preserve"> and the phylogenetic tree extension, ggtree </w:t>
      </w:r>
      <w:r w:rsidR="00056DBD">
        <w:t xml:space="preserve">v3.2.1 </w:t>
      </w:r>
      <w:r w:rsidR="007B083B">
        <w:fldChar w:fldCharType="begin"/>
      </w:r>
      <w:r w:rsidR="00605334">
        <w:instrText xml:space="preserve"> ADDIN EN.CITE &lt;EndNote&gt;&lt;Cite&gt;&lt;Author&gt;Yu&lt;/Author&gt;&lt;Year&gt;2020&lt;/Year&gt;&lt;RecNum&gt;1812&lt;/RecNum&gt;&lt;DisplayText&gt;(38)&lt;/DisplayText&gt;&lt;record&gt;&lt;rec-number&gt;1812&lt;/rec-number&gt;&lt;foreign-keys&gt;&lt;key app="EN" db-id="vwsrfwv9mzsfzke9v04vsvrhav9wdawsrdxt" timestamp="1640181736"&gt;1812&lt;/key&gt;&lt;/foreign-keys&gt;&lt;ref-type name="Journal Article"&gt;17&lt;/ref-type&gt;&lt;contributors&gt;&lt;authors&gt;&lt;author&gt;Yu, Guangchuang&lt;/author&gt;&lt;/authors&gt;&lt;/contributors&gt;&lt;titles&gt;&lt;title&gt;Using ggtree to Visualize Data on Tree-Like Structures&lt;/title&gt;&lt;secondary-title&gt;Current Protocols in Bioinformatics&lt;/secondary-title&gt;&lt;/titles&gt;&lt;periodical&gt;&lt;full-title&gt;Current Protocols in Bioinformatics&lt;/full-title&gt;&lt;/periodical&gt;&lt;pages&gt;e96&lt;/pages&gt;&lt;volume&gt;69&lt;/volume&gt;&lt;number&gt;1&lt;/number&gt;&lt;dates&gt;&lt;year&gt;2020&lt;/year&gt;&lt;/dates&gt;&lt;isbn&gt;1934-3396&lt;/isbn&gt;&lt;urls&gt;&lt;related-urls&gt;&lt;url&gt;https://currentprotocols.onlinelibrary.wiley.com/doi/abs/10.1002/cpbi.96&lt;/url&gt;&lt;/related-urls&gt;&lt;/urls&gt;&lt;electronic-resource-num&gt;https://doi.org/10.1002/cpbi.96&lt;/electronic-resource-num&gt;&lt;/record&gt;&lt;/Cite&gt;&lt;/EndNote&gt;</w:instrText>
      </w:r>
      <w:r w:rsidR="007B083B">
        <w:fldChar w:fldCharType="separate"/>
      </w:r>
      <w:r w:rsidR="00605334">
        <w:rPr>
          <w:noProof/>
        </w:rPr>
        <w:t>(38)</w:t>
      </w:r>
      <w:r w:rsidR="007B083B">
        <w:fldChar w:fldCharType="end"/>
      </w:r>
      <w:r w:rsidR="007B083B">
        <w:t>.</w:t>
      </w:r>
    </w:p>
    <w:p w14:paraId="00CE2AC6" w14:textId="77777777" w:rsidR="0005549E" w:rsidRDefault="0005549E" w:rsidP="00430990">
      <w:pPr>
        <w:spacing w:line="480" w:lineRule="auto"/>
        <w:rPr>
          <w:rFonts w:cstheme="minorHAnsi"/>
        </w:rPr>
      </w:pPr>
    </w:p>
    <w:p w14:paraId="499AE051" w14:textId="18FE0DCB" w:rsidR="00430990" w:rsidRDefault="000B5D7F" w:rsidP="00430990">
      <w:pPr>
        <w:spacing w:line="480" w:lineRule="auto"/>
      </w:pPr>
      <w:r>
        <w:rPr>
          <w:rFonts w:cstheme="minorHAnsi"/>
        </w:rPr>
        <w:t>Data Availability: All sequencing data (fastqs) ha</w:t>
      </w:r>
      <w:r w:rsidR="00FA6E57">
        <w:rPr>
          <w:rFonts w:cstheme="minorHAnsi"/>
        </w:rPr>
        <w:t>ve</w:t>
      </w:r>
      <w:r>
        <w:rPr>
          <w:rFonts w:cstheme="minorHAnsi"/>
        </w:rPr>
        <w:t xml:space="preserve"> been deposited in the European Nucleotide Archive under study accession </w:t>
      </w:r>
      <w:r w:rsidRPr="00EC23D5">
        <w:rPr>
          <w:rFonts w:cstheme="minorHAnsi"/>
        </w:rPr>
        <w:t>PRJEB2417</w:t>
      </w:r>
      <w:r>
        <w:rPr>
          <w:rFonts w:cstheme="minorHAnsi"/>
        </w:rPr>
        <w:t xml:space="preserve"> (</w:t>
      </w:r>
      <w:r w:rsidRPr="00EC23D5">
        <w:rPr>
          <w:rFonts w:cstheme="minorHAnsi"/>
        </w:rPr>
        <w:t>Whole</w:t>
      </w:r>
      <w:r>
        <w:rPr>
          <w:rFonts w:cstheme="minorHAnsi"/>
        </w:rPr>
        <w:t xml:space="preserve"> </w:t>
      </w:r>
      <w:r w:rsidRPr="00EC23D5">
        <w:rPr>
          <w:rFonts w:cstheme="minorHAnsi"/>
        </w:rPr>
        <w:t>genome</w:t>
      </w:r>
      <w:r>
        <w:rPr>
          <w:rFonts w:cstheme="minorHAnsi"/>
        </w:rPr>
        <w:t xml:space="preserve"> </w:t>
      </w:r>
      <w:r w:rsidRPr="00EC23D5">
        <w:rPr>
          <w:rFonts w:cstheme="minorHAnsi"/>
        </w:rPr>
        <w:t>sequencing</w:t>
      </w:r>
      <w:r>
        <w:rPr>
          <w:rFonts w:cstheme="minorHAnsi"/>
        </w:rPr>
        <w:t xml:space="preserve"> </w:t>
      </w:r>
      <w:r w:rsidRPr="00EC23D5">
        <w:rPr>
          <w:rFonts w:cstheme="minorHAnsi"/>
        </w:rPr>
        <w:t>of</w:t>
      </w:r>
      <w:r>
        <w:rPr>
          <w:rFonts w:cstheme="minorHAnsi"/>
        </w:rPr>
        <w:t xml:space="preserve"> </w:t>
      </w:r>
      <w:r w:rsidRPr="00EC23D5">
        <w:rPr>
          <w:rFonts w:cstheme="minorHAnsi"/>
        </w:rPr>
        <w:t>carried</w:t>
      </w:r>
      <w:r>
        <w:rPr>
          <w:rFonts w:cstheme="minorHAnsi"/>
        </w:rPr>
        <w:t xml:space="preserve"> </w:t>
      </w:r>
      <w:r w:rsidRPr="00EC23D5">
        <w:rPr>
          <w:rFonts w:cstheme="minorHAnsi"/>
          <w:i/>
          <w:iCs/>
        </w:rPr>
        <w:t>Streptococcus</w:t>
      </w:r>
      <w:r>
        <w:rPr>
          <w:rFonts w:cstheme="minorHAnsi"/>
          <w:i/>
          <w:iCs/>
        </w:rPr>
        <w:t xml:space="preserve"> </w:t>
      </w:r>
      <w:r w:rsidRPr="00EC23D5">
        <w:rPr>
          <w:rFonts w:cstheme="minorHAnsi"/>
          <w:i/>
          <w:iCs/>
        </w:rPr>
        <w:t>pneumoniae</w:t>
      </w:r>
      <w:r>
        <w:rPr>
          <w:rFonts w:cstheme="minorHAnsi"/>
          <w:i/>
          <w:iCs/>
        </w:rPr>
        <w:t xml:space="preserve"> </w:t>
      </w:r>
      <w:r w:rsidRPr="00EC23D5">
        <w:rPr>
          <w:rFonts w:cstheme="minorHAnsi"/>
        </w:rPr>
        <w:t>during</w:t>
      </w:r>
      <w:r>
        <w:rPr>
          <w:rFonts w:cstheme="minorHAnsi"/>
        </w:rPr>
        <w:t xml:space="preserve"> </w:t>
      </w:r>
      <w:r w:rsidRPr="00EC23D5">
        <w:rPr>
          <w:rFonts w:cstheme="minorHAnsi"/>
        </w:rPr>
        <w:t>the</w:t>
      </w:r>
      <w:r>
        <w:rPr>
          <w:rFonts w:cstheme="minorHAnsi"/>
        </w:rPr>
        <w:t xml:space="preserve"> </w:t>
      </w:r>
      <w:r w:rsidRPr="00EC23D5">
        <w:rPr>
          <w:rFonts w:cstheme="minorHAnsi"/>
        </w:rPr>
        <w:t>implementation</w:t>
      </w:r>
      <w:r>
        <w:rPr>
          <w:rFonts w:cstheme="minorHAnsi"/>
        </w:rPr>
        <w:t xml:space="preserve"> </w:t>
      </w:r>
      <w:r w:rsidRPr="00EC23D5">
        <w:rPr>
          <w:rFonts w:cstheme="minorHAnsi"/>
        </w:rPr>
        <w:t>of</w:t>
      </w:r>
      <w:r>
        <w:rPr>
          <w:rFonts w:cstheme="minorHAnsi"/>
        </w:rPr>
        <w:t xml:space="preserve"> </w:t>
      </w:r>
      <w:r w:rsidRPr="00EC23D5">
        <w:rPr>
          <w:rFonts w:cstheme="minorHAnsi"/>
        </w:rPr>
        <w:t>pneumococcal</w:t>
      </w:r>
      <w:r>
        <w:rPr>
          <w:rFonts w:cstheme="minorHAnsi"/>
        </w:rPr>
        <w:t xml:space="preserve"> </w:t>
      </w:r>
      <w:r w:rsidRPr="00EC23D5">
        <w:rPr>
          <w:rFonts w:cstheme="minorHAnsi"/>
        </w:rPr>
        <w:t>conjugate</w:t>
      </w:r>
      <w:r>
        <w:rPr>
          <w:rFonts w:cstheme="minorHAnsi"/>
        </w:rPr>
        <w:t xml:space="preserve"> </w:t>
      </w:r>
      <w:r w:rsidRPr="00EC23D5">
        <w:rPr>
          <w:rFonts w:cstheme="minorHAnsi"/>
        </w:rPr>
        <w:t>vaccines</w:t>
      </w:r>
      <w:r>
        <w:rPr>
          <w:rFonts w:cstheme="minorHAnsi"/>
        </w:rPr>
        <w:t xml:space="preserve"> </w:t>
      </w:r>
      <w:r w:rsidRPr="00EC23D5">
        <w:rPr>
          <w:rFonts w:cstheme="minorHAnsi"/>
        </w:rPr>
        <w:t>in</w:t>
      </w:r>
      <w:r>
        <w:rPr>
          <w:rFonts w:cstheme="minorHAnsi"/>
        </w:rPr>
        <w:t xml:space="preserve"> </w:t>
      </w:r>
      <w:r w:rsidRPr="00EC23D5">
        <w:rPr>
          <w:rFonts w:cstheme="minorHAnsi"/>
        </w:rPr>
        <w:t>the</w:t>
      </w:r>
      <w:r>
        <w:rPr>
          <w:rFonts w:cstheme="minorHAnsi"/>
        </w:rPr>
        <w:t xml:space="preserve"> </w:t>
      </w:r>
      <w:r w:rsidRPr="00EC23D5">
        <w:rPr>
          <w:rFonts w:cstheme="minorHAnsi"/>
        </w:rPr>
        <w:t>UK</w:t>
      </w:r>
      <w:r>
        <w:rPr>
          <w:rFonts w:cstheme="minorHAnsi"/>
        </w:rPr>
        <w:t xml:space="preserve">) and </w:t>
      </w:r>
      <w:r w:rsidR="00FA6E57" w:rsidRPr="00FA6E57">
        <w:rPr>
          <w:rFonts w:cstheme="minorHAnsi"/>
        </w:rPr>
        <w:t xml:space="preserve">PRJEB6332 </w:t>
      </w:r>
      <w:r w:rsidR="00FA6E57">
        <w:rPr>
          <w:rFonts w:cstheme="minorHAnsi"/>
        </w:rPr>
        <w:t>(</w:t>
      </w:r>
      <w:r w:rsidR="00FA6E57" w:rsidRPr="00FA6E57">
        <w:rPr>
          <w:rFonts w:cstheme="minorHAnsi"/>
        </w:rPr>
        <w:t>Identifying</w:t>
      </w:r>
      <w:r w:rsidR="00FA6E57">
        <w:rPr>
          <w:rFonts w:cstheme="minorHAnsi"/>
        </w:rPr>
        <w:t xml:space="preserve"> </w:t>
      </w:r>
      <w:r w:rsidR="00FA6E57" w:rsidRPr="00FA6E57">
        <w:rPr>
          <w:rFonts w:cstheme="minorHAnsi"/>
        </w:rPr>
        <w:t>pneumococcal</w:t>
      </w:r>
      <w:r w:rsidR="00FA6E57">
        <w:rPr>
          <w:rFonts w:cstheme="minorHAnsi"/>
        </w:rPr>
        <w:t xml:space="preserve"> </w:t>
      </w:r>
      <w:r w:rsidR="00FA6E57" w:rsidRPr="00FA6E57">
        <w:rPr>
          <w:rFonts w:cstheme="minorHAnsi"/>
        </w:rPr>
        <w:t>genetic</w:t>
      </w:r>
      <w:r w:rsidR="00FA6E57">
        <w:rPr>
          <w:rFonts w:cstheme="minorHAnsi"/>
        </w:rPr>
        <w:t xml:space="preserve"> </w:t>
      </w:r>
      <w:r w:rsidR="00FA6E57" w:rsidRPr="00FA6E57">
        <w:rPr>
          <w:rFonts w:cstheme="minorHAnsi"/>
        </w:rPr>
        <w:t>determinants</w:t>
      </w:r>
      <w:r w:rsidR="00FA6E57">
        <w:rPr>
          <w:rFonts w:cstheme="minorHAnsi"/>
        </w:rPr>
        <w:t xml:space="preserve"> </w:t>
      </w:r>
      <w:r w:rsidR="00FA6E57" w:rsidRPr="00FA6E57">
        <w:rPr>
          <w:rFonts w:cstheme="minorHAnsi"/>
        </w:rPr>
        <w:t>for</w:t>
      </w:r>
      <w:r w:rsidR="00FA6E57">
        <w:rPr>
          <w:rFonts w:cstheme="minorHAnsi"/>
        </w:rPr>
        <w:t xml:space="preserve"> </w:t>
      </w:r>
      <w:r w:rsidR="00FA6E57" w:rsidRPr="00FA6E57">
        <w:rPr>
          <w:rFonts w:cstheme="minorHAnsi"/>
        </w:rPr>
        <w:t>progression</w:t>
      </w:r>
      <w:r w:rsidR="00FA6E57">
        <w:rPr>
          <w:rFonts w:cstheme="minorHAnsi"/>
        </w:rPr>
        <w:t xml:space="preserve"> </w:t>
      </w:r>
      <w:r w:rsidR="00FA6E57" w:rsidRPr="00FA6E57">
        <w:rPr>
          <w:rFonts w:cstheme="minorHAnsi"/>
        </w:rPr>
        <w:t>from</w:t>
      </w:r>
      <w:r w:rsidR="00FA6E57">
        <w:rPr>
          <w:rFonts w:cstheme="minorHAnsi"/>
        </w:rPr>
        <w:t xml:space="preserve"> </w:t>
      </w:r>
      <w:r w:rsidR="00FA6E57" w:rsidRPr="00FA6E57">
        <w:rPr>
          <w:rFonts w:cstheme="minorHAnsi"/>
        </w:rPr>
        <w:t>colonisation</w:t>
      </w:r>
      <w:r w:rsidR="00FA6E57">
        <w:rPr>
          <w:rFonts w:cstheme="minorHAnsi"/>
        </w:rPr>
        <w:t xml:space="preserve"> </w:t>
      </w:r>
      <w:r w:rsidR="00FA6E57" w:rsidRPr="00FA6E57">
        <w:rPr>
          <w:rFonts w:cstheme="minorHAnsi"/>
        </w:rPr>
        <w:t>to</w:t>
      </w:r>
      <w:r w:rsidR="00FA6E57">
        <w:rPr>
          <w:rFonts w:cstheme="minorHAnsi"/>
        </w:rPr>
        <w:t xml:space="preserve"> </w:t>
      </w:r>
      <w:r w:rsidR="00FA6E57" w:rsidRPr="00FA6E57">
        <w:rPr>
          <w:rFonts w:cstheme="minorHAnsi"/>
        </w:rPr>
        <w:t>serious</w:t>
      </w:r>
      <w:r w:rsidR="00FA6E57">
        <w:rPr>
          <w:rFonts w:cstheme="minorHAnsi"/>
        </w:rPr>
        <w:t xml:space="preserve"> </w:t>
      </w:r>
      <w:r w:rsidR="00FA6E57" w:rsidRPr="00FA6E57">
        <w:rPr>
          <w:rFonts w:cstheme="minorHAnsi"/>
        </w:rPr>
        <w:t>disease</w:t>
      </w:r>
      <w:r w:rsidR="00FA6E57">
        <w:rPr>
          <w:rFonts w:cstheme="minorHAnsi"/>
        </w:rPr>
        <w:t>).</w:t>
      </w:r>
      <w:r w:rsidR="00430990">
        <w:br w:type="page"/>
      </w:r>
    </w:p>
    <w:p w14:paraId="355C3433" w14:textId="51719F66" w:rsidR="00554A4D" w:rsidRDefault="00D54528" w:rsidP="00430990">
      <w:pPr>
        <w:spacing w:line="480" w:lineRule="auto"/>
      </w:pPr>
      <w:r>
        <w:t>Results</w:t>
      </w:r>
      <w:r w:rsidR="00622E43">
        <w:t xml:space="preserve"> and Discussion</w:t>
      </w:r>
    </w:p>
    <w:p w14:paraId="5A1FE228" w14:textId="1CD397F5" w:rsidR="00796113" w:rsidRDefault="00627C18" w:rsidP="00430990">
      <w:pPr>
        <w:spacing w:line="480" w:lineRule="auto"/>
      </w:pPr>
      <w:r>
        <w:t xml:space="preserve">Following the global emergence of Clade II CC180 </w:t>
      </w:r>
      <w:r w:rsidR="001C3446">
        <w:t>s</w:t>
      </w:r>
      <w:r>
        <w:t>erotype 3</w:t>
      </w:r>
      <w:r w:rsidR="007962D9">
        <w:t xml:space="preserve"> </w:t>
      </w:r>
      <w:r w:rsidR="007962D9">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7962D9">
        <w:instrText xml:space="preserve"> ADDIN EN.CITE </w:instrText>
      </w:r>
      <w:r w:rsidR="007962D9">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7962D9">
        <w:instrText xml:space="preserve"> ADDIN EN.CITE.DATA </w:instrText>
      </w:r>
      <w:r w:rsidR="007962D9">
        <w:fldChar w:fldCharType="end"/>
      </w:r>
      <w:r w:rsidR="007962D9">
        <w:fldChar w:fldCharType="separate"/>
      </w:r>
      <w:r w:rsidR="007962D9">
        <w:rPr>
          <w:noProof/>
        </w:rPr>
        <w:t>(15)</w:t>
      </w:r>
      <w:r w:rsidR="007962D9">
        <w:fldChar w:fldCharType="end"/>
      </w:r>
      <w:r>
        <w:t xml:space="preserve"> there is a pressing need to examine the epidemiology of this serotype, particularly given that it continues to be a burden</w:t>
      </w:r>
      <w:r w:rsidR="002F14C3">
        <w:t xml:space="preserve"> of invasive disease</w:t>
      </w:r>
      <w:r>
        <w:t>. Notwithstanding the important focus on disease, th</w:t>
      </w:r>
      <w:r w:rsidR="002F14C3">
        <w:t>e</w:t>
      </w:r>
      <w:r>
        <w:t>s</w:t>
      </w:r>
      <w:r w:rsidR="002F14C3">
        <w:t>e analyses</w:t>
      </w:r>
      <w:r>
        <w:t xml:space="preserve"> must also include </w:t>
      </w:r>
      <w:r w:rsidR="002F14C3">
        <w:t xml:space="preserve">the use of isolates derived from episodes of carriage </w:t>
      </w:r>
      <w:r w:rsidR="007962D9">
        <w:fldChar w:fldCharType="begin"/>
      </w:r>
      <w:r w:rsidR="00605334">
        <w:instrText xml:space="preserve"> ADDIN EN.CITE &lt;EndNote&gt;&lt;Cite&gt;&lt;Author&gt;Coughtrie&lt;/Author&gt;&lt;Year&gt;2019&lt;/Year&gt;&lt;RecNum&gt;1737&lt;/RecNum&gt;&lt;DisplayText&gt;(39)&lt;/DisplayText&gt;&lt;record&gt;&lt;rec-number&gt;1737&lt;/rec-number&gt;&lt;foreign-keys&gt;&lt;key app="EN" db-id="vwsrfwv9mzsfzke9v04vsvrhav9wdawsrdxt" timestamp="1601634575"&gt;1737&lt;/key&gt;&lt;/foreign-keys&gt;&lt;ref-type name="Journal Article"&gt;17&lt;/ref-type&gt;&lt;contributors&gt;&lt;authors&gt;&lt;author&gt;Coughtrie, Abigail L.&lt;/author&gt;&lt;author&gt;Jefferies, Johanna M.&lt;/author&gt;&lt;author&gt;Cleary, David W.&lt;/author&gt;&lt;author&gt;Doncaster, C. Patrick&lt;/author&gt;&lt;author&gt;Faust, Saul N.&lt;/author&gt;&lt;author&gt;Kraaijeveld, Alex R.&lt;/author&gt;&lt;author&gt;Moore, Michael V.&lt;/author&gt;&lt;author&gt;Mullee, Mark A.&lt;/author&gt;&lt;author&gt;Roderick, Paul J.&lt;/author&gt;&lt;author&gt;Webb, Jeremy S.&lt;/author&gt;&lt;author&gt;Yuen, Ho Ming&lt;/author&gt;&lt;author&gt;Clarke, Stuart C.&lt;/author&gt;&lt;/authors&gt;&lt;/contributors&gt;&lt;titles&gt;&lt;title&gt;Microbial epidemiology and carriage studies for the evaluation of vaccines&lt;/title&gt;&lt;secondary-title&gt;Journal of Medical Microbiology&lt;/secondary-title&gt;&lt;/titles&gt;&lt;periodical&gt;&lt;full-title&gt;Journal of Medical Microbiology&lt;/full-title&gt;&lt;/periodical&gt;&lt;pages&gt;1408-1418&lt;/pages&gt;&lt;volume&gt;68&lt;/volume&gt;&lt;number&gt;10&lt;/number&gt;&lt;keywords&gt;&lt;keyword&gt;Epidemiology&lt;/keyword&gt;&lt;keyword&gt;Colonization&lt;/keyword&gt;&lt;keyword&gt;Vaccine&lt;/keyword&gt;&lt;keyword&gt;Respiratory&lt;/keyword&gt;&lt;keyword&gt;Carriage&lt;/keyword&gt;&lt;/keywords&gt;&lt;dates&gt;&lt;year&gt;2019&lt;/year&gt;&lt;/dates&gt;&lt;isbn&gt;0022-2615&lt;/isbn&gt;&lt;urls&gt;&lt;related-urls&gt;&lt;url&gt;https://www.microbiologyresearch.org/content/journal/jmm/10.1099/jmm.0.001046&lt;/url&gt;&lt;/related-urls&gt;&lt;/urls&gt;&lt;electronic-resource-num&gt;https://doi.org/10.1099/jmm.0.001046&lt;/electronic-resource-num&gt;&lt;/record&gt;&lt;/Cite&gt;&lt;/EndNote&gt;</w:instrText>
      </w:r>
      <w:r w:rsidR="007962D9">
        <w:fldChar w:fldCharType="separate"/>
      </w:r>
      <w:r w:rsidR="00605334">
        <w:rPr>
          <w:noProof/>
        </w:rPr>
        <w:t>(39)</w:t>
      </w:r>
      <w:r w:rsidR="007962D9">
        <w:fldChar w:fldCharType="end"/>
      </w:r>
      <w:r w:rsidR="002F14C3">
        <w:t xml:space="preserve">. To this end we </w:t>
      </w:r>
      <w:r w:rsidR="00E605E3">
        <w:t>gathered</w:t>
      </w:r>
      <w:r w:rsidR="002F14C3">
        <w:t xml:space="preserve"> isolates collected from </w:t>
      </w:r>
      <w:r w:rsidR="00E137C5">
        <w:t xml:space="preserve">the </w:t>
      </w:r>
      <w:r w:rsidR="002F14C3">
        <w:t xml:space="preserve">Southampton </w:t>
      </w:r>
      <w:r w:rsidR="00E137C5">
        <w:t xml:space="preserve">area </w:t>
      </w:r>
      <w:r w:rsidR="002F14C3">
        <w:t xml:space="preserve">in the UK, </w:t>
      </w:r>
      <w:r w:rsidR="00E605E3">
        <w:t xml:space="preserve">collected over a </w:t>
      </w:r>
      <w:r w:rsidR="002F14C3">
        <w:t xml:space="preserve">12-year period to undertake a genomic analysis of population structure, antimicrobial </w:t>
      </w:r>
      <w:r w:rsidR="00E605E3">
        <w:t>resistance,</w:t>
      </w:r>
      <w:r w:rsidR="002F14C3">
        <w:t xml:space="preserve"> and the distribution of important virulence-associated antigens. </w:t>
      </w:r>
    </w:p>
    <w:p w14:paraId="58BB3BD0" w14:textId="77777777" w:rsidR="00796113" w:rsidRDefault="00796113" w:rsidP="00430990">
      <w:pPr>
        <w:spacing w:line="480" w:lineRule="auto"/>
      </w:pPr>
    </w:p>
    <w:p w14:paraId="17E7AD3E" w14:textId="4F6E51EE" w:rsidR="00F359CA" w:rsidRDefault="00622E43" w:rsidP="00430990">
      <w:pPr>
        <w:spacing w:line="480" w:lineRule="auto"/>
      </w:pPr>
      <w:r>
        <w:t xml:space="preserve">Between 2005 and 2017, </w:t>
      </w:r>
      <w:r w:rsidR="007C6507">
        <w:t>n=18</w:t>
      </w:r>
      <w:r>
        <w:t xml:space="preserve"> isolates of </w:t>
      </w:r>
      <w:r w:rsidR="001C3446">
        <w:t>s</w:t>
      </w:r>
      <w:r>
        <w:t xml:space="preserve">erotype 3 pneumococci were isolated from </w:t>
      </w:r>
      <w:r w:rsidR="009C088A">
        <w:t xml:space="preserve">healthy </w:t>
      </w:r>
      <w:r>
        <w:t xml:space="preserve">children under the age of five years. </w:t>
      </w:r>
      <w:r w:rsidR="00A867CD">
        <w:t>No carriage isolates were identified in 20</w:t>
      </w:r>
      <w:r w:rsidR="00D852A6">
        <w:t>12/</w:t>
      </w:r>
      <w:r w:rsidR="00A867CD">
        <w:t>13 or 20</w:t>
      </w:r>
      <w:r w:rsidR="00D852A6">
        <w:t>14/</w:t>
      </w:r>
      <w:r w:rsidR="00A867CD">
        <w:t>15 (the absence in 2005</w:t>
      </w:r>
      <w:r w:rsidR="00D852A6">
        <w:t>/06</w:t>
      </w:r>
      <w:r w:rsidR="00A867CD">
        <w:t xml:space="preserve"> is a consequence of this predating the start of the paediatric carriage study which began in October 2006</w:t>
      </w:r>
      <w:r w:rsidR="00D852A6">
        <w:t xml:space="preserve"> i.e., the 2006/07 winter period</w:t>
      </w:r>
      <w:r w:rsidR="00A867CD">
        <w:t xml:space="preserve">) (Figure 1A). </w:t>
      </w:r>
      <w:r w:rsidR="004E183E">
        <w:t xml:space="preserve">A similar number of IPD isolates </w:t>
      </w:r>
      <w:r w:rsidR="001C3446">
        <w:t xml:space="preserve">(from children and adults) </w:t>
      </w:r>
      <w:r w:rsidR="004E183E">
        <w:t>were available (n=23)</w:t>
      </w:r>
      <w:r w:rsidR="009C088A">
        <w:t xml:space="preserve"> (Table 1</w:t>
      </w:r>
      <w:r w:rsidR="00733D35">
        <w:t>; Figure 1A</w:t>
      </w:r>
      <w:r w:rsidR="009C088A">
        <w:t>)</w:t>
      </w:r>
      <w:r w:rsidR="004E183E">
        <w:t xml:space="preserve">. </w:t>
      </w:r>
      <w:r w:rsidR="00A867CD">
        <w:t xml:space="preserve">No serotype 3s were isolated from IPD cases in 2008/09, 2009/10, 2010/11 or 2011/12 (Figure 1). The highest number of isolates from IPD was seen </w:t>
      </w:r>
      <w:r w:rsidR="005C4C70">
        <w:t xml:space="preserve">in </w:t>
      </w:r>
      <w:r w:rsidR="00A867CD">
        <w:t xml:space="preserve">2012/13 when six cases of serotype 3 associated disease were recorded. </w:t>
      </w:r>
      <w:r w:rsidR="007C6507">
        <w:t xml:space="preserve">All age groups of &lt;5-year-olds had at least one episode of carriage. In contrast, of the </w:t>
      </w:r>
      <w:r w:rsidR="00F359CA" w:rsidRPr="00F359CA">
        <w:rPr>
          <w:lang w:val="en-US"/>
        </w:rPr>
        <w:t xml:space="preserve">21.7% (n=5/23) </w:t>
      </w:r>
      <w:r w:rsidR="007C6507">
        <w:t xml:space="preserve">of IPD </w:t>
      </w:r>
      <w:r w:rsidR="00F359CA">
        <w:t xml:space="preserve">cases that occurred </w:t>
      </w:r>
      <w:r w:rsidR="007C6507">
        <w:t xml:space="preserve">in children under 5-years old, </w:t>
      </w:r>
      <w:r w:rsidR="007C6507" w:rsidRPr="00E4419E">
        <w:t xml:space="preserve">three cases </w:t>
      </w:r>
      <w:r w:rsidR="00F359CA" w:rsidRPr="00E4419E">
        <w:t xml:space="preserve">were between the ages of </w:t>
      </w:r>
      <w:r w:rsidR="00640025" w:rsidRPr="00E4419E">
        <w:t xml:space="preserve">0 and 11 months (average age: 3 months) with the remaining two being from a 3 and a </w:t>
      </w:r>
      <w:r w:rsidR="00E4419E" w:rsidRPr="00E4419E">
        <w:t>4-year-old</w:t>
      </w:r>
      <w:r w:rsidR="00640025" w:rsidRPr="00E4419E">
        <w:t xml:space="preserve"> </w:t>
      </w:r>
      <w:r w:rsidR="00F359CA" w:rsidRPr="00E4419E">
        <w:t>(Table 1</w:t>
      </w:r>
      <w:r w:rsidR="00733D35">
        <w:t>; Figure 1B</w:t>
      </w:r>
      <w:r w:rsidR="00F359CA" w:rsidRPr="00E4419E">
        <w:t>).</w:t>
      </w:r>
      <w:r w:rsidR="00F359CA">
        <w:t xml:space="preserve"> </w:t>
      </w:r>
      <w:r w:rsidR="00733D35">
        <w:t xml:space="preserve">On average the proportion of serotype 3 observed in carriage </w:t>
      </w:r>
      <w:r w:rsidR="003E484C">
        <w:t>has remained relatively steady at</w:t>
      </w:r>
      <w:r w:rsidR="00733D35">
        <w:t xml:space="preserve"> 1.4%</w:t>
      </w:r>
      <w:r w:rsidR="003E484C">
        <w:t>,</w:t>
      </w:r>
      <w:r w:rsidR="00733D35">
        <w:t xml:space="preserve"> ranging from 0</w:t>
      </w:r>
      <w:r w:rsidR="00DA7FDF">
        <w:t>%</w:t>
      </w:r>
      <w:r w:rsidR="00733D35">
        <w:t xml:space="preserve"> to </w:t>
      </w:r>
      <w:r w:rsidR="00DA7FDF">
        <w:t>3.</w:t>
      </w:r>
      <w:r w:rsidR="005F4A7D">
        <w:t>9</w:t>
      </w:r>
      <w:r w:rsidR="00DA7FDF">
        <w:t xml:space="preserve">% which was observed in </w:t>
      </w:r>
      <w:r w:rsidR="003E484C">
        <w:t xml:space="preserve">the </w:t>
      </w:r>
      <w:r w:rsidR="00DA7FDF">
        <w:t xml:space="preserve">2011/12 winter period (Figure 1C). </w:t>
      </w:r>
      <w:r w:rsidR="003E484C">
        <w:t xml:space="preserve">This contrasts with other PCV7 and PCV13 serotypes that have decreased over the same period (Cleary et al Sci Rep).  </w:t>
      </w:r>
      <w:r w:rsidR="00DA7FDF">
        <w:t>For IPD the proportion of serotype 3 ranged from 0% (all periods between 2008/09 and 2011/12) to a maximum of 16.</w:t>
      </w:r>
      <w:r w:rsidR="005F4A7D">
        <w:t>7</w:t>
      </w:r>
      <w:r w:rsidR="00DA7FDF">
        <w:t xml:space="preserve"> (average: 6.6%) (Figure 1C).</w:t>
      </w:r>
      <w:r w:rsidR="00733D35">
        <w:t xml:space="preserve"> </w:t>
      </w:r>
      <w:r w:rsidR="00DA7FDF">
        <w:t xml:space="preserve">Five of the six highest serotype 3 related IPD periods have occurred since the introduction of PCV13. </w:t>
      </w:r>
      <w:r w:rsidR="00F359CA">
        <w:t>The majority of IPD was in the &gt;65-year-old group (39.1%; n=9/23</w:t>
      </w:r>
      <w:r w:rsidR="009473C0">
        <w:t>; average age: 83</w:t>
      </w:r>
      <w:r w:rsidR="00F359CA">
        <w:t>) followed by the 50-64-year-olds (26.1%; n=6/23</w:t>
      </w:r>
      <w:r w:rsidR="009473C0">
        <w:t>; average age: 59</w:t>
      </w:r>
      <w:r w:rsidR="00F359CA">
        <w:t xml:space="preserve">). </w:t>
      </w:r>
      <w:r w:rsidR="007C6507">
        <w:t xml:space="preserve"> </w:t>
      </w:r>
      <w:r w:rsidR="003E484C">
        <w:t xml:space="preserve">However, </w:t>
      </w:r>
      <w:r w:rsidR="00A867CD">
        <w:t>proportionally</w:t>
      </w:r>
      <w:r w:rsidR="003E484C">
        <w:t xml:space="preserve"> serotype 3 accounted for 12.5% of IPD in children &lt;5 years (n=5/40) compared to 6.7% of adults &gt;18 (n=18/274) (Figure 1D).</w:t>
      </w:r>
    </w:p>
    <w:p w14:paraId="38499394" w14:textId="77777777" w:rsidR="0003704D" w:rsidRDefault="0003704D" w:rsidP="00430990">
      <w:pPr>
        <w:spacing w:line="480" w:lineRule="auto"/>
      </w:pPr>
    </w:p>
    <w:p w14:paraId="607344BE" w14:textId="6F88CE3D" w:rsidR="00554A4D" w:rsidRDefault="00E605E3" w:rsidP="00430990">
      <w:pPr>
        <w:spacing w:line="480" w:lineRule="auto"/>
      </w:pPr>
      <w:r>
        <w:t>T</w:t>
      </w:r>
      <w:r w:rsidR="00D7385B">
        <w:t>he</w:t>
      </w:r>
      <w:r w:rsidR="006A3682">
        <w:t xml:space="preserve"> increase in proportion of serotype 3 associated IPD between 2012/13 and 2016/17 matches generally that</w:t>
      </w:r>
      <w:r w:rsidR="00D7385B">
        <w:t xml:space="preserve"> </w:t>
      </w:r>
      <w:r w:rsidR="005420C4">
        <w:t>observed across the</w:t>
      </w:r>
      <w:r>
        <w:t xml:space="preserve"> UK </w:t>
      </w:r>
      <w:r w:rsidR="009473C0">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9473C0">
        <w:instrText xml:space="preserve"> ADDIN EN.CITE </w:instrText>
      </w:r>
      <w:r w:rsidR="009473C0">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9473C0">
        <w:instrText xml:space="preserve"> ADDIN EN.CITE.DATA </w:instrText>
      </w:r>
      <w:r w:rsidR="009473C0">
        <w:fldChar w:fldCharType="end"/>
      </w:r>
      <w:r w:rsidR="009473C0">
        <w:fldChar w:fldCharType="separate"/>
      </w:r>
      <w:r w:rsidR="009473C0">
        <w:rPr>
          <w:noProof/>
        </w:rPr>
        <w:t>(16)</w:t>
      </w:r>
      <w:r w:rsidR="009473C0">
        <w:fldChar w:fldCharType="end"/>
      </w:r>
      <w:r w:rsidR="006A3682">
        <w:t xml:space="preserve">, although 2012/13 was notably higher. It is </w:t>
      </w:r>
      <w:r w:rsidR="0094397F">
        <w:t>tempting to consider a link between</w:t>
      </w:r>
      <w:r w:rsidR="006A3682">
        <w:t xml:space="preserve"> the higher carriage observed in the previous winter period (2011/12)</w:t>
      </w:r>
      <w:r w:rsidR="005420C4">
        <w:t xml:space="preserve"> with this high level of adult disease</w:t>
      </w:r>
      <w:r w:rsidR="0094397F">
        <w:t xml:space="preserve">. Although such a relationship between paediatric carriage and adult </w:t>
      </w:r>
      <w:r w:rsidR="005420C4">
        <w:t>IPD</w:t>
      </w:r>
      <w:r w:rsidR="0094397F">
        <w:t xml:space="preserve"> has been noted</w:t>
      </w:r>
      <w:r w:rsidR="005420C4">
        <w:t xml:space="preserve"> elsewhere</w:t>
      </w:r>
      <w:r w:rsidR="0094397F">
        <w:t xml:space="preserve"> th</w:t>
      </w:r>
      <w:r w:rsidR="005420C4">
        <w:t>e</w:t>
      </w:r>
      <w:r w:rsidR="0094397F">
        <w:t xml:space="preserve"> model was shown not to account for the disease burden associated with serotype 3 </w:t>
      </w:r>
      <w:r w:rsidR="005420C4">
        <w:fldChar w:fldCharType="begin"/>
      </w:r>
      <w:r w:rsidR="005420C4">
        <w:instrText xml:space="preserve"> ADDIN EN.CITE &lt;EndNote&gt;&lt;Cite&gt;&lt;Author&gt;Weinberger&lt;/Author&gt;&lt;Year&gt;2016&lt;/Year&gt;&lt;RecNum&gt;1849&lt;/RecNum&gt;&lt;DisplayText&gt;(40)&lt;/DisplayText&gt;&lt;record&gt;&lt;rec-number&gt;1849&lt;/rec-number&gt;&lt;foreign-keys&gt;&lt;key app="EN" db-id="vwsrfwv9mzsfzke9v04vsvrhav9wdawsrdxt" timestamp="1652351892"&gt;1849&lt;/key&gt;&lt;/foreign-keys&gt;&lt;ref-type name="Journal Article"&gt;17&lt;/ref-type&gt;&lt;contributors&gt;&lt;authors&gt;&lt;author&gt;Weinberger, Daniel M.&lt;/author&gt;&lt;author&gt;Grant, Lindsay R.&lt;/author&gt;&lt;author&gt;Weatherholtz, Robert C.&lt;/author&gt;&lt;author&gt;Warren, Joshua L.&lt;/author&gt;&lt;author&gt;O&amp;apos;Brien, Katherine L.&lt;/author&gt;&lt;author&gt;Hammitt, Laura L.&lt;/author&gt;&lt;/authors&gt;&lt;/contributors&gt;&lt;titles&gt;&lt;title&gt;Relating Pneumococcal Carriage Among Children to Disease Rates Among Adults Before and After the Introduction of Conjugate Vaccines&lt;/title&gt;&lt;secondary-title&gt;American Journal of Epidemiology&lt;/secondary-title&gt;&lt;/titles&gt;&lt;periodical&gt;&lt;full-title&gt;American Journal of Epidemiology&lt;/full-title&gt;&lt;/periodical&gt;&lt;pages&gt;1055-1062&lt;/pages&gt;&lt;volume&gt;183&lt;/volume&gt;&lt;number&gt;11&lt;/number&gt;&lt;dates&gt;&lt;year&gt;2016&lt;/year&gt;&lt;/dates&gt;&lt;isbn&gt;0002-9262&lt;/isbn&gt;&lt;urls&gt;&lt;related-urls&gt;&lt;url&gt;https://doi.org/10.1093/aje/kwv283&lt;/url&gt;&lt;/related-urls&gt;&lt;/urls&gt;&lt;electronic-resource-num&gt;10.1093/aje/kwv283&lt;/electronic-resource-num&gt;&lt;access-date&gt;5/12/2022&lt;/access-date&gt;&lt;/record&gt;&lt;/Cite&gt;&lt;/EndNote&gt;</w:instrText>
      </w:r>
      <w:r w:rsidR="005420C4">
        <w:fldChar w:fldCharType="separate"/>
      </w:r>
      <w:r w:rsidR="005420C4">
        <w:rPr>
          <w:noProof/>
        </w:rPr>
        <w:t>(40)</w:t>
      </w:r>
      <w:r w:rsidR="005420C4">
        <w:fldChar w:fldCharType="end"/>
      </w:r>
      <w:r w:rsidR="0094397F">
        <w:t xml:space="preserve">, particularly in adults over 40 which accounts for 94% of the adult IPD presented in this study. </w:t>
      </w:r>
      <w:r w:rsidR="006A3682">
        <w:t xml:space="preserve"> </w:t>
      </w:r>
      <w:r w:rsidR="005420C4">
        <w:t>Additional c</w:t>
      </w:r>
      <w:r w:rsidR="0094397F">
        <w:t xml:space="preserve">aution should also </w:t>
      </w:r>
      <w:r w:rsidR="005420C4">
        <w:t>come</w:t>
      </w:r>
      <w:r w:rsidR="0094397F">
        <w:t xml:space="preserve"> from</w:t>
      </w:r>
      <w:r w:rsidR="006A3682">
        <w:t xml:space="preserve"> considering the small numbers involved and</w:t>
      </w:r>
      <w:r w:rsidR="009473C0">
        <w:t xml:space="preserve"> </w:t>
      </w:r>
      <w:r w:rsidR="005420C4">
        <w:t xml:space="preserve">that stochastic </w:t>
      </w:r>
      <w:r>
        <w:t>fluctuations</w:t>
      </w:r>
      <w:r w:rsidR="00D7385B">
        <w:t xml:space="preserve"> </w:t>
      </w:r>
      <w:r w:rsidR="006A3682">
        <w:t>due to</w:t>
      </w:r>
      <w:r>
        <w:t xml:space="preserve"> this being a </w:t>
      </w:r>
      <w:r w:rsidR="00D7385B">
        <w:t>local</w:t>
      </w:r>
      <w:r>
        <w:t xml:space="preserve"> convenience</w:t>
      </w:r>
      <w:r w:rsidR="00D7385B">
        <w:t xml:space="preserve"> collection</w:t>
      </w:r>
      <w:r w:rsidR="006A3682">
        <w:t xml:space="preserve"> may better explain </w:t>
      </w:r>
      <w:r w:rsidR="008A41D4">
        <w:t>this phenomenon</w:t>
      </w:r>
      <w:r w:rsidR="00D7385B">
        <w:t xml:space="preserve">. </w:t>
      </w:r>
    </w:p>
    <w:p w14:paraId="51D3217D" w14:textId="77777777" w:rsidR="0003704D" w:rsidRDefault="0003704D" w:rsidP="00430990">
      <w:pPr>
        <w:spacing w:line="480" w:lineRule="auto"/>
      </w:pPr>
    </w:p>
    <w:p w14:paraId="59C8E1A8" w14:textId="3C538D1F" w:rsidR="0082613C" w:rsidRDefault="009473C0" w:rsidP="00554A4D">
      <w:pPr>
        <w:spacing w:line="480" w:lineRule="auto"/>
      </w:pPr>
      <w:r>
        <w:t>Genomically, a</w:t>
      </w:r>
      <w:r w:rsidR="009F61A2">
        <w:t>ll carriage isolates were CC180</w:t>
      </w:r>
      <w:r w:rsidR="00137CC2">
        <w:t xml:space="preserve"> (ST180)</w:t>
      </w:r>
      <w:r w:rsidR="00D51EE3">
        <w:t>,</w:t>
      </w:r>
      <w:r w:rsidR="009F61A2">
        <w:t xml:space="preserve"> GPSC12, with 82.6% (n=19/23) of IPD isolates also belonging to th</w:t>
      </w:r>
      <w:r w:rsidR="00D51EE3">
        <w:t>is</w:t>
      </w:r>
      <w:r w:rsidR="009F61A2">
        <w:t xml:space="preserve"> same clonal complex and sequence cluster. The remaining four IPD isolates were split between GPSC83 (n=3; ST 1377 and 260) and GPSC3 (n=1, ST17176).  </w:t>
      </w:r>
      <w:r w:rsidR="0082613C">
        <w:t xml:space="preserve">GPSC3 serotype 3 is not a common </w:t>
      </w:r>
      <w:r w:rsidR="00851CAA">
        <w:t>combination</w:t>
      </w:r>
      <w:r w:rsidR="0082613C">
        <w:t>, representing only 1.1% (n=4/358) of previously described isolates in this sequence cluster</w:t>
      </w:r>
      <w:r w:rsidR="00851CAA">
        <w:t xml:space="preserve"> </w:t>
      </w:r>
      <w:r w:rsidR="00851CAA">
        <w:fldChar w:fldCharType="begin"/>
      </w:r>
      <w:r w:rsidR="00851CAA">
        <w:instrText xml:space="preserve"> ADDIN EN.CITE &lt;EndNote&gt;&lt;Cite&gt;&lt;Author&gt;Gladstone&lt;/Author&gt;&lt;Year&gt;2019&lt;/Year&gt;&lt;RecNum&gt;1756&lt;/RecNum&gt;&lt;DisplayText&gt;(17)&lt;/DisplayText&gt;&lt;record&gt;&lt;rec-number&gt;1756&lt;/rec-number&gt;&lt;foreign-keys&gt;&lt;key app="EN" db-id="vwsrfwv9mzsfzke9v04vsvrhav9wdawsrdxt" timestamp="1622039531"&gt;1756&lt;/key&gt;&lt;/foreign-keys&gt;&lt;ref-type name="Journal Article"&gt;17&lt;/ref-type&gt;&lt;contributors&gt;&lt;authors&gt;&lt;author&gt;Gladstone, Rebecca A.&lt;/author&gt;&lt;author&gt;Lo, Stephanie W.&lt;/author&gt;&lt;author&gt;Lees, John A.&lt;/author&gt;&lt;author&gt;Croucher, Nicholas J.&lt;/author&gt;&lt;author&gt;van Tonder, Andries J.&lt;/author&gt;&lt;author&gt;Corander, Jukka&lt;/author&gt;&lt;author&gt;Page, Andrew J.&lt;/author&gt;&lt;author&gt;Marttinen, Pekka&lt;/author&gt;&lt;author&gt;Bentley, Leon J.&lt;/author&gt;&lt;author&gt;Ochoa, Theresa J.&lt;/author&gt;&lt;author&gt;Ho, Pak Leung&lt;/author&gt;&lt;author&gt;du Plessis, Mignon&lt;/author&gt;&lt;author&gt;Cornick, Jennifer E.&lt;/author&gt;&lt;author&gt;Kwambana-Adams, Brenda&lt;/author&gt;&lt;author&gt;Benisty, Rachel&lt;/author&gt;&lt;author&gt;Nzenze, Susan A.&lt;/author&gt;&lt;author&gt;Madhi, Shabir A.&lt;/author&gt;&lt;author&gt;Hawkins, Paulina A.&lt;/author&gt;&lt;author&gt;Everett, Dean B.&lt;/author&gt;&lt;author&gt;Antonio, Martin&lt;/author&gt;&lt;author&gt;Dagan, Ron&lt;/author&gt;&lt;author&gt;Klugman, Keith P.&lt;/author&gt;&lt;author&gt;von Gottberg, Anne&lt;/author&gt;&lt;author&gt;McGee, Lesley&lt;/author&gt;&lt;author&gt;Breiman, Robert F.&lt;/author&gt;&lt;author&gt;Bentley, Stephen D.&lt;/author&gt;&lt;/authors&gt;&lt;/contributors&gt;&lt;titles&gt;&lt;title&gt;International genomic definition of pneumococcal lineages, to contextualise disease, antibiotic resistance and vaccine impact&lt;/title&gt;&lt;secondary-title&gt;EBioMedicine&lt;/secondary-title&gt;&lt;/titles&gt;&lt;periodical&gt;&lt;full-title&gt;EBioMedicine&lt;/full-title&gt;&lt;/periodical&gt;&lt;pages&gt;338-346&lt;/pages&gt;&lt;volume&gt;43&lt;/volume&gt;&lt;dates&gt;&lt;year&gt;2019&lt;/year&gt;&lt;pub-dates&gt;&lt;date&gt;2019/05/01/&lt;/date&gt;&lt;/pub-dates&gt;&lt;/dates&gt;&lt;isbn&gt;2352-3964&lt;/isbn&gt;&lt;urls&gt;&lt;related-urls&gt;&lt;url&gt;https://www.sciencedirect.com/science/article/pii/S2352396419302592&lt;/url&gt;&lt;/related-urls&gt;&lt;/urls&gt;&lt;electronic-resource-num&gt;https://doi.org/10.1016/j.ebiom.2019.04.021&lt;/electronic-resource-num&gt;&lt;/record&gt;&lt;/Cite&gt;&lt;/EndNote&gt;</w:instrText>
      </w:r>
      <w:r w:rsidR="00851CAA">
        <w:fldChar w:fldCharType="separate"/>
      </w:r>
      <w:r w:rsidR="00851CAA">
        <w:rPr>
          <w:noProof/>
        </w:rPr>
        <w:t>(17)</w:t>
      </w:r>
      <w:r w:rsidR="00851CAA">
        <w:fldChar w:fldCharType="end"/>
      </w:r>
      <w:r w:rsidR="00851CAA">
        <w:t>; ST 17176 had also not been described previously</w:t>
      </w:r>
      <w:r w:rsidR="0082613C">
        <w:t xml:space="preserve">. All four </w:t>
      </w:r>
      <w:r w:rsidR="00851CAA">
        <w:t xml:space="preserve">of these previously described </w:t>
      </w:r>
      <w:r w:rsidR="0082613C">
        <w:t xml:space="preserve">were </w:t>
      </w:r>
      <w:r w:rsidR="00851CAA">
        <w:t xml:space="preserve">isolated </w:t>
      </w:r>
      <w:r w:rsidR="0082613C">
        <w:t xml:space="preserve">from </w:t>
      </w:r>
      <w:r w:rsidR="00851CAA">
        <w:t xml:space="preserve">cases of </w:t>
      </w:r>
      <w:r w:rsidR="0082613C">
        <w:t>disease, with two from South Africa (isolated in 2005 and 2014 respectively) and one each from Trinidad and Tobago (1997) and Qatar (2014)</w:t>
      </w:r>
      <w:r w:rsidR="00851CAA">
        <w:t xml:space="preserve"> </w:t>
      </w:r>
      <w:r w:rsidR="00851CAA">
        <w:fldChar w:fldCharType="begin"/>
      </w:r>
      <w:r w:rsidR="00851CAA">
        <w:instrText xml:space="preserve"> ADDIN EN.CITE &lt;EndNote&gt;&lt;Cite&gt;&lt;Author&gt;Gladstone&lt;/Author&gt;&lt;Year&gt;2019&lt;/Year&gt;&lt;RecNum&gt;1756&lt;/RecNum&gt;&lt;DisplayText&gt;(17)&lt;/DisplayText&gt;&lt;record&gt;&lt;rec-number&gt;1756&lt;/rec-number&gt;&lt;foreign-keys&gt;&lt;key app="EN" db-id="vwsrfwv9mzsfzke9v04vsvrhav9wdawsrdxt" timestamp="1622039531"&gt;1756&lt;/key&gt;&lt;/foreign-keys&gt;&lt;ref-type name="Journal Article"&gt;17&lt;/ref-type&gt;&lt;contributors&gt;&lt;authors&gt;&lt;author&gt;Gladstone, Rebecca A.&lt;/author&gt;&lt;author&gt;Lo, Stephanie W.&lt;/author&gt;&lt;author&gt;Lees, John A.&lt;/author&gt;&lt;author&gt;Croucher, Nicholas J.&lt;/author&gt;&lt;author&gt;van Tonder, Andries J.&lt;/author&gt;&lt;author&gt;Corander, Jukka&lt;/author&gt;&lt;author&gt;Page, Andrew J.&lt;/author&gt;&lt;author&gt;Marttinen, Pekka&lt;/author&gt;&lt;author&gt;Bentley, Leon J.&lt;/author&gt;&lt;author&gt;Ochoa, Theresa J.&lt;/author&gt;&lt;author&gt;Ho, Pak Leung&lt;/author&gt;&lt;author&gt;du Plessis, Mignon&lt;/author&gt;&lt;author&gt;Cornick, Jennifer E.&lt;/author&gt;&lt;author&gt;Kwambana-Adams, Brenda&lt;/author&gt;&lt;author&gt;Benisty, Rachel&lt;/author&gt;&lt;author&gt;Nzenze, Susan A.&lt;/author&gt;&lt;author&gt;Madhi, Shabir A.&lt;/author&gt;&lt;author&gt;Hawkins, Paulina A.&lt;/author&gt;&lt;author&gt;Everett, Dean B.&lt;/author&gt;&lt;author&gt;Antonio, Martin&lt;/author&gt;&lt;author&gt;Dagan, Ron&lt;/author&gt;&lt;author&gt;Klugman, Keith P.&lt;/author&gt;&lt;author&gt;von Gottberg, Anne&lt;/author&gt;&lt;author&gt;McGee, Lesley&lt;/author&gt;&lt;author&gt;Breiman, Robert F.&lt;/author&gt;&lt;author&gt;Bentley, Stephen D.&lt;/author&gt;&lt;/authors&gt;&lt;/contributors&gt;&lt;titles&gt;&lt;title&gt;International genomic definition of pneumococcal lineages, to contextualise disease, antibiotic resistance and vaccine impact&lt;/title&gt;&lt;secondary-title&gt;EBioMedicine&lt;/secondary-title&gt;&lt;/titles&gt;&lt;periodical&gt;&lt;full-title&gt;EBioMedicine&lt;/full-title&gt;&lt;/periodical&gt;&lt;pages&gt;338-346&lt;/pages&gt;&lt;volume&gt;43&lt;/volume&gt;&lt;dates&gt;&lt;year&gt;2019&lt;/year&gt;&lt;pub-dates&gt;&lt;date&gt;2019/05/01/&lt;/date&gt;&lt;/pub-dates&gt;&lt;/dates&gt;&lt;isbn&gt;2352-3964&lt;/isbn&gt;&lt;urls&gt;&lt;related-urls&gt;&lt;url&gt;https://www.sciencedirect.com/science/article/pii/S2352396419302592&lt;/url&gt;&lt;/related-urls&gt;&lt;/urls&gt;&lt;electronic-resource-num&gt;https://doi.org/10.1016/j.ebiom.2019.04.021&lt;/electronic-resource-num&gt;&lt;/record&gt;&lt;/Cite&gt;&lt;/EndNote&gt;</w:instrText>
      </w:r>
      <w:r w:rsidR="00851CAA">
        <w:fldChar w:fldCharType="separate"/>
      </w:r>
      <w:r w:rsidR="00851CAA">
        <w:rPr>
          <w:noProof/>
        </w:rPr>
        <w:t>(17)</w:t>
      </w:r>
      <w:r w:rsidR="00851CAA">
        <w:fldChar w:fldCharType="end"/>
      </w:r>
      <w:r w:rsidR="0082613C">
        <w:t xml:space="preserve">. </w:t>
      </w:r>
      <w:r w:rsidR="00851CAA">
        <w:t xml:space="preserve">It is worth noting however that GPSC3 does include invasive serotypes 8 and 33F and has been flagged as a lineage that causes significant non-VT disease since the introduction of PCV13 </w:t>
      </w:r>
      <w:r w:rsidR="00851CAA">
        <w:fldChar w:fldCharType="begin">
          <w:fldData xml:space="preserve">PEVuZE5vdGU+PENpdGU+PEF1dGhvcj5MbzwvQXV0aG9yPjxZZWFyPjIwMTk8L1llYXI+PFJlY051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</w:fldData>
        </w:fldChar>
      </w:r>
      <w:r w:rsidR="00851CAA">
        <w:instrText xml:space="preserve"> ADDIN EN.CITE </w:instrText>
      </w:r>
      <w:r w:rsidR="00851CAA">
        <w:fldChar w:fldCharType="begin">
          <w:fldData xml:space="preserve">PEVuZE5vdGU+PENpdGU+PEF1dGhvcj5MbzwvQXV0aG9yPjxZZWFyPjIwMTk8L1llYXI+PFJlY051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</w:fldData>
        </w:fldChar>
      </w:r>
      <w:r w:rsidR="00851CAA">
        <w:instrText xml:space="preserve"> ADDIN EN.CITE.DATA </w:instrText>
      </w:r>
      <w:r w:rsidR="00851CAA">
        <w:fldChar w:fldCharType="end"/>
      </w:r>
      <w:r w:rsidR="00851CAA">
        <w:fldChar w:fldCharType="separate"/>
      </w:r>
      <w:r w:rsidR="00851CAA">
        <w:rPr>
          <w:noProof/>
        </w:rPr>
        <w:t>(41)</w:t>
      </w:r>
      <w:r w:rsidR="00851CAA">
        <w:fldChar w:fldCharType="end"/>
      </w:r>
      <w:r w:rsidR="00851CAA">
        <w:t>.</w:t>
      </w:r>
      <w:r w:rsidR="0082613C">
        <w:t xml:space="preserve"> </w:t>
      </w:r>
      <w:r w:rsidR="00851CAA">
        <w:t xml:space="preserve">In contrast, all GPSC83 described so far have been serotype 3 (87.0%, n=20/23; the remaining three having inconclusive serotype designations), with all but two from carriage and found globally in Africa, Asia, Europe and both North and South America </w:t>
      </w:r>
      <w:r w:rsidR="00851CAA">
        <w:fldChar w:fldCharType="begin"/>
      </w:r>
      <w:r w:rsidR="00851CAA">
        <w:instrText xml:space="preserve"> ADDIN EN.CITE &lt;EndNote&gt;&lt;Cite&gt;&lt;Author&gt;Gladstone&lt;/Author&gt;&lt;Year&gt;2019&lt;/Year&gt;&lt;RecNum&gt;1756&lt;/RecNum&gt;&lt;DisplayText&gt;(17)&lt;/DisplayText&gt;&lt;record&gt;&lt;rec-number&gt;1756&lt;/rec-number&gt;&lt;foreign-keys&gt;&lt;key app="EN" db-id="vwsrfwv9mzsfzke9v04vsvrhav9wdawsrdxt" timestamp="1622039531"&gt;1756&lt;/key&gt;&lt;/foreign-keys&gt;&lt;ref-type name="Journal Article"&gt;17&lt;/ref-type&gt;&lt;contributors&gt;&lt;authors&gt;&lt;author&gt;Gladstone, Rebecca A.&lt;/author&gt;&lt;author&gt;Lo, Stephanie W.&lt;/author&gt;&lt;author&gt;Lees, John A.&lt;/author&gt;&lt;author&gt;Croucher, Nicholas J.&lt;/author&gt;&lt;author&gt;van Tonder, Andries J.&lt;/author&gt;&lt;author&gt;Corander, Jukka&lt;/author&gt;&lt;author&gt;Page, Andrew J.&lt;/author&gt;&lt;author&gt;Marttinen, Pekka&lt;/author&gt;&lt;author&gt;Bentley, Leon J.&lt;/author&gt;&lt;author&gt;Ochoa, Theresa J.&lt;/author&gt;&lt;author&gt;Ho, Pak Leung&lt;/author&gt;&lt;author&gt;du Plessis, Mignon&lt;/author&gt;&lt;author&gt;Cornick, Jennifer E.&lt;/author&gt;&lt;author&gt;Kwambana-Adams, Brenda&lt;/author&gt;&lt;author&gt;Benisty, Rachel&lt;/author&gt;&lt;author&gt;Nzenze, Susan A.&lt;/author&gt;&lt;author&gt;Madhi, Shabir A.&lt;/author&gt;&lt;author&gt;Hawkins, Paulina A.&lt;/author&gt;&lt;author&gt;Everett, Dean B.&lt;/author&gt;&lt;author&gt;Antonio, Martin&lt;/author&gt;&lt;author&gt;Dagan, Ron&lt;/author&gt;&lt;author&gt;Klugman, Keith P.&lt;/author&gt;&lt;author&gt;von Gottberg, Anne&lt;/author&gt;&lt;author&gt;McGee, Lesley&lt;/author&gt;&lt;author&gt;Breiman, Robert F.&lt;/author&gt;&lt;author&gt;Bentley, Stephen D.&lt;/author&gt;&lt;/authors&gt;&lt;/contributors&gt;&lt;titles&gt;&lt;title&gt;International genomic definition of pneumococcal lineages, to contextualise disease, antibiotic resistance and vaccine impact&lt;/title&gt;&lt;secondary-title&gt;EBioMedicine&lt;/secondary-title&gt;&lt;/titles&gt;&lt;periodical&gt;&lt;full-title&gt;EBioMedicine&lt;/full-title&gt;&lt;/periodical&gt;&lt;pages&gt;338-346&lt;/pages&gt;&lt;volume&gt;43&lt;/volume&gt;&lt;dates&gt;&lt;year&gt;2019&lt;/year&gt;&lt;pub-dates&gt;&lt;date&gt;2019/05/01/&lt;/date&gt;&lt;/pub-dates&gt;&lt;/dates&gt;&lt;isbn&gt;2352-3964&lt;/isbn&gt;&lt;urls&gt;&lt;related-urls&gt;&lt;url&gt;https://www.sciencedirect.com/science/article/pii/S2352396419302592&lt;/url&gt;&lt;/related-urls&gt;&lt;/urls&gt;&lt;electronic-resource-num&gt;https://doi.org/10.1016/j.ebiom.2019.04.021&lt;/electronic-resource-num&gt;&lt;/record&gt;&lt;/Cite&gt;&lt;/EndNote&gt;</w:instrText>
      </w:r>
      <w:r w:rsidR="00851CAA">
        <w:fldChar w:fldCharType="separate"/>
      </w:r>
      <w:r w:rsidR="00851CAA">
        <w:rPr>
          <w:noProof/>
        </w:rPr>
        <w:t>(17)</w:t>
      </w:r>
      <w:r w:rsidR="00851CAA">
        <w:fldChar w:fldCharType="end"/>
      </w:r>
      <w:r w:rsidR="00851CAA">
        <w:t xml:space="preserve">. ST 260 is also the most common sequence type of GPSC83 (34.8%, n=8/23) with ST 1377 only found twice previously </w:t>
      </w:r>
      <w:r w:rsidR="00851CAA">
        <w:fldChar w:fldCharType="begin"/>
      </w:r>
      <w:r w:rsidR="00851CAA">
        <w:instrText xml:space="preserve"> ADDIN EN.CITE &lt;EndNote&gt;&lt;Cite&gt;&lt;Author&gt;Gladstone&lt;/Author&gt;&lt;Year&gt;2019&lt;/Year&gt;&lt;RecNum&gt;1756&lt;/RecNum&gt;&lt;DisplayText&gt;(17)&lt;/DisplayText&gt;&lt;record&gt;&lt;rec-number&gt;1756&lt;/rec-number&gt;&lt;foreign-keys&gt;&lt;key app="EN" db-id="vwsrfwv9mzsfzke9v04vsvrhav9wdawsrdxt" timestamp="1622039531"&gt;1756&lt;/key&gt;&lt;/foreign-keys&gt;&lt;ref-type name="Journal Article"&gt;17&lt;/ref-type&gt;&lt;contributors&gt;&lt;authors&gt;&lt;author&gt;Gladstone, Rebecca A.&lt;/author&gt;&lt;author&gt;Lo, Stephanie W.&lt;/author&gt;&lt;author&gt;Lees, John A.&lt;/author&gt;&lt;author&gt;Croucher, Nicholas J.&lt;/author&gt;&lt;author&gt;van Tonder, Andries J.&lt;/author&gt;&lt;author&gt;Corander, Jukka&lt;/author&gt;&lt;author&gt;Page, Andrew J.&lt;/author&gt;&lt;author&gt;Marttinen, Pekka&lt;/author&gt;&lt;author&gt;Bentley, Leon J.&lt;/author&gt;&lt;author&gt;Ochoa, Theresa J.&lt;/author&gt;&lt;author&gt;Ho, Pak Leung&lt;/author&gt;&lt;author&gt;du Plessis, Mignon&lt;/author&gt;&lt;author&gt;Cornick, Jennifer E.&lt;/author&gt;&lt;author&gt;Kwambana-Adams, Brenda&lt;/author&gt;&lt;author&gt;Benisty, Rachel&lt;/author&gt;&lt;author&gt;Nzenze, Susan A.&lt;/author&gt;&lt;author&gt;Madhi, Shabir A.&lt;/author&gt;&lt;author&gt;Hawkins, Paulina A.&lt;/author&gt;&lt;author&gt;Everett, Dean B.&lt;/author&gt;&lt;author&gt;Antonio, Martin&lt;/author&gt;&lt;author&gt;Dagan, Ron&lt;/author&gt;&lt;author&gt;Klugman, Keith P.&lt;/author&gt;&lt;author&gt;von Gottberg, Anne&lt;/author&gt;&lt;author&gt;McGee, Lesley&lt;/author&gt;&lt;author&gt;Breiman, Robert F.&lt;/author&gt;&lt;author&gt;Bentley, Stephen D.&lt;/author&gt;&lt;/authors&gt;&lt;/contributors&gt;&lt;titles&gt;&lt;title&gt;International genomic definition of pneumococcal lineages, to contextualise disease, antibiotic resistance and vaccine impact&lt;/title&gt;&lt;secondary-title&gt;EBioMedicine&lt;/secondary-title&gt;&lt;/titles&gt;&lt;periodical&gt;&lt;full-title&gt;EBioMedicine&lt;/full-title&gt;&lt;/periodical&gt;&lt;pages&gt;338-346&lt;/pages&gt;&lt;volume&gt;43&lt;/volume&gt;&lt;dates&gt;&lt;year&gt;2019&lt;/year&gt;&lt;pub-dates&gt;&lt;date&gt;2019/05/01/&lt;/date&gt;&lt;/pub-dates&gt;&lt;/dates&gt;&lt;isbn&gt;2352-3964&lt;/isbn&gt;&lt;urls&gt;&lt;related-urls&gt;&lt;url&gt;https://www.sciencedirect.com/science/article/pii/S2352396419302592&lt;/url&gt;&lt;/related-urls&gt;&lt;/urls&gt;&lt;electronic-resource-num&gt;https://doi.org/10.1016/j.ebiom.2019.04.021&lt;/electronic-resource-num&gt;&lt;/record&gt;&lt;/Cite&gt;&lt;/EndNote&gt;</w:instrText>
      </w:r>
      <w:r w:rsidR="00851CAA">
        <w:fldChar w:fldCharType="separate"/>
      </w:r>
      <w:r w:rsidR="00851CAA">
        <w:rPr>
          <w:noProof/>
        </w:rPr>
        <w:t>(17)</w:t>
      </w:r>
      <w:r w:rsidR="00851CAA">
        <w:fldChar w:fldCharType="end"/>
      </w:r>
      <w:r w:rsidR="00851CAA">
        <w:t xml:space="preserve">. The former has though been found sporadically within other serotypes (14, 6B, 7F and 9V) but these are single incidences and represent &lt;5% of publicly available data </w:t>
      </w:r>
      <w:r w:rsidR="00851CAA">
        <w:fldChar w:fldCharType="begin"/>
      </w:r>
      <w:r w:rsidR="00851CAA">
        <w:instrText xml:space="preserve"> ADDIN EN.CITE &lt;EndNote&gt;&lt;Cite&gt;&lt;Author&gt;Jolley&lt;/Author&gt;&lt;Year&gt;2018&lt;/Year&gt;&lt;RecNum&gt;1866&lt;/RecNum&gt;&lt;DisplayText&gt;(42)&lt;/DisplayText&gt;&lt;record&gt;&lt;rec-number&gt;1866&lt;/rec-number&gt;&lt;foreign-keys&gt;&lt;key app="EN" db-id="vwsrfwv9mzsfzke9v04vsvrhav9wdawsrdxt" timestamp="1668773467"&gt;1866&lt;/key&gt;&lt;/foreign-keys&gt;&lt;ref-type name="Journal Article"&gt;17&lt;/ref-type&gt;&lt;contributors&gt;&lt;authors&gt;&lt;author&gt;Jolley, K. A.&lt;/author&gt;&lt;author&gt;Bray, J. E.&lt;/author&gt;&lt;author&gt;Maiden, M. C. J.&lt;/author&gt;&lt;/authors&gt;&lt;/contributors&gt;&lt;auth-address&gt;Department of Zoology, University of Oxford, Oxford, OX1 3PS, UK.&lt;/auth-address&gt;&lt;titles&gt;&lt;title&gt;Open-access bacterial population genomics: BIGSdb software, the PubMLST.org website and their applications&lt;/title&gt;&lt;secondary-title&gt;Wellcome Open Res&lt;/secondary-title&gt;&lt;/titles&gt;&lt;periodical&gt;&lt;full-title&gt;Wellcome Open Res&lt;/full-title&gt;&lt;/periodical&gt;&lt;pages&gt;124&lt;/pages&gt;&lt;volume&gt;3&lt;/volume&gt;&lt;edition&gt;20180924&lt;/edition&gt;&lt;keywords&gt;&lt;keyword&gt;Database&lt;/keyword&gt;&lt;keyword&gt;epidemiology&lt;/keyword&gt;&lt;keyword&gt;evolution&lt;/keyword&gt;&lt;keyword&gt;population annotation&lt;/keyword&gt;&lt;keyword&gt;public health&lt;/keyword&gt;&lt;/keywords&gt;&lt;dates&gt;&lt;year&gt;2018&lt;/year&gt;&lt;/dates&gt;&lt;isbn&gt;2398-502X (Print)&amp;#xD;2398-502x&lt;/isbn&gt;&lt;accession-num&gt;30345391&lt;/accession-num&gt;&lt;urls&gt;&lt;/urls&gt;&lt;custom1&gt;No competing interests were disclosed.&lt;/custom1&gt;&lt;custom2&gt;PMC6192448&lt;/custom2&gt;&lt;electronic-resource-num&gt;10.12688/wellcomeopenres.14826.1&lt;/electronic-resource-num&gt;&lt;remote-database-provider&gt;NLM&lt;/remote-database-provider&gt;&lt;language&gt;eng&lt;/language&gt;&lt;/record&gt;&lt;/Cite&gt;&lt;/EndNote&gt;</w:instrText>
      </w:r>
      <w:r w:rsidR="00851CAA">
        <w:fldChar w:fldCharType="separate"/>
      </w:r>
      <w:r w:rsidR="00851CAA">
        <w:rPr>
          <w:noProof/>
        </w:rPr>
        <w:t>(42)</w:t>
      </w:r>
      <w:r w:rsidR="00851CAA">
        <w:fldChar w:fldCharType="end"/>
      </w:r>
      <w:r w:rsidR="00851CAA">
        <w:t>.</w:t>
      </w:r>
    </w:p>
    <w:p w14:paraId="3105350B" w14:textId="77777777" w:rsidR="0082613C" w:rsidRDefault="0082613C" w:rsidP="00554A4D">
      <w:pPr>
        <w:spacing w:line="480" w:lineRule="auto"/>
      </w:pPr>
    </w:p>
    <w:p w14:paraId="37AFE05E" w14:textId="5A6ACD43" w:rsidR="009B7E5D" w:rsidRDefault="00A0718E" w:rsidP="00554A4D">
      <w:pPr>
        <w:spacing w:line="480" w:lineRule="auto"/>
      </w:pPr>
      <w:r>
        <w:t xml:space="preserve">No </w:t>
      </w:r>
      <w:r w:rsidR="00716017">
        <w:t xml:space="preserve">phylogenetic </w:t>
      </w:r>
      <w:r>
        <w:t xml:space="preserve">distinction between carriage and IPD isolates was seen for CC180 GPSC12 isolates in which </w:t>
      </w:r>
      <w:r w:rsidR="0003704D">
        <w:t>n=</w:t>
      </w:r>
      <w:r>
        <w:t xml:space="preserve">17/18 carriage and </w:t>
      </w:r>
      <w:r w:rsidR="0003704D">
        <w:t>n=</w:t>
      </w:r>
      <w:r>
        <w:t>18/19 IPD were assigned to Clade I</w:t>
      </w:r>
      <w:r>
        <w:sym w:font="Symbol" w:char="F061"/>
      </w:r>
      <w:r w:rsidR="0003704D">
        <w:t xml:space="preserve"> (Figure 2A). </w:t>
      </w:r>
      <w:r w:rsidR="0025174A">
        <w:t>The absence of I</w:t>
      </w:r>
      <w:r w:rsidR="0025174A">
        <w:sym w:font="Symbol" w:char="F062"/>
      </w:r>
      <w:r w:rsidR="0025174A">
        <w:t xml:space="preserve"> is unsurprising and in keeping with previous data given that it is the most infrequently observed both globally </w:t>
      </w:r>
      <w:r w:rsidR="0025174A">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25174A">
        <w:instrText xml:space="preserve"> ADDIN EN.CITE </w:instrText>
      </w:r>
      <w:r w:rsidR="0025174A">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25174A">
        <w:instrText xml:space="preserve"> ADDIN EN.CITE.DATA </w:instrText>
      </w:r>
      <w:r w:rsidR="0025174A">
        <w:fldChar w:fldCharType="end"/>
      </w:r>
      <w:r w:rsidR="0025174A">
        <w:fldChar w:fldCharType="separate"/>
      </w:r>
      <w:r w:rsidR="0025174A">
        <w:rPr>
          <w:noProof/>
        </w:rPr>
        <w:t>(15)</w:t>
      </w:r>
      <w:r w:rsidR="0025174A">
        <w:fldChar w:fldCharType="end"/>
      </w:r>
      <w:r w:rsidR="0025174A">
        <w:t xml:space="preserve"> and in England and Wales </w:t>
      </w:r>
      <w:r w:rsidR="0025174A">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25174A">
        <w:instrText xml:space="preserve"> ADDIN EN.CITE </w:instrText>
      </w:r>
      <w:r w:rsidR="0025174A">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25174A">
        <w:instrText xml:space="preserve"> ADDIN EN.CITE.DATA </w:instrText>
      </w:r>
      <w:r w:rsidR="0025174A">
        <w:fldChar w:fldCharType="end"/>
      </w:r>
      <w:r w:rsidR="0025174A">
        <w:fldChar w:fldCharType="separate"/>
      </w:r>
      <w:r w:rsidR="0025174A">
        <w:rPr>
          <w:noProof/>
        </w:rPr>
        <w:t>(16)</w:t>
      </w:r>
      <w:r w:rsidR="0025174A">
        <w:fldChar w:fldCharType="end"/>
      </w:r>
      <w:r w:rsidR="0025174A">
        <w:t xml:space="preserve">. </w:t>
      </w:r>
      <w:r w:rsidR="0003704D">
        <w:t xml:space="preserve">Despite the apparent close phylogenetic relatedness of </w:t>
      </w:r>
      <w:r w:rsidR="0025174A">
        <w:t>the Clade I</w:t>
      </w:r>
      <w:r w:rsidR="0025174A">
        <w:sym w:font="Symbol" w:char="F061"/>
      </w:r>
      <w:r w:rsidR="0025174A">
        <w:t xml:space="preserve"> isolates</w:t>
      </w:r>
      <w:r w:rsidR="00912749">
        <w:t xml:space="preserve"> (Figure 2B)</w:t>
      </w:r>
      <w:r w:rsidR="0003704D">
        <w:t xml:space="preserve">, there was no evidence for </w:t>
      </w:r>
      <w:r w:rsidR="00912749">
        <w:t>transmission</w:t>
      </w:r>
      <w:r w:rsidR="00137CC2">
        <w:t xml:space="preserve"> between study participants</w:t>
      </w:r>
      <w:r w:rsidR="00912749">
        <w:t xml:space="preserve"> nor for a temporal signal (Figure 2C).</w:t>
      </w:r>
      <w:r w:rsidR="0003704D">
        <w:t xml:space="preserve"> </w:t>
      </w:r>
      <w:r w:rsidR="003C0D6B">
        <w:t xml:space="preserve">Previously, Clade II had been shown to </w:t>
      </w:r>
      <w:r w:rsidR="00D51EE3">
        <w:t xml:space="preserve">be rapidly increasing in IPD in England and Wales </w:t>
      </w:r>
      <w:r w:rsidR="009473C0">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9473C0">
        <w:instrText xml:space="preserve"> ADDIN EN.CITE </w:instrText>
      </w:r>
      <w:r w:rsidR="009473C0">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9473C0">
        <w:instrText xml:space="preserve"> ADDIN EN.CITE.DATA </w:instrText>
      </w:r>
      <w:r w:rsidR="009473C0">
        <w:fldChar w:fldCharType="end"/>
      </w:r>
      <w:r w:rsidR="009473C0">
        <w:fldChar w:fldCharType="separate"/>
      </w:r>
      <w:r w:rsidR="009473C0">
        <w:rPr>
          <w:noProof/>
        </w:rPr>
        <w:t>(16)</w:t>
      </w:r>
      <w:r w:rsidR="009473C0">
        <w:fldChar w:fldCharType="end"/>
      </w:r>
      <w:r w:rsidR="00D943A1">
        <w:t xml:space="preserve"> </w:t>
      </w:r>
      <w:r w:rsidR="0047252E">
        <w:t>although</w:t>
      </w:r>
      <w:r w:rsidR="00D943A1">
        <w:t xml:space="preserve"> it appears not be a consequence of narrow vaccine efficacy </w:t>
      </w:r>
      <w:r w:rsidR="00D943A1">
        <w:fldChar w:fldCharType="begin">
          <w:fldData xml:space="preserve">PEVuZE5vdGU+PENpdGU+PEF1dGhvcj5BemFyaWFuPC9BdXRob3I+PFllYXI+MjAxODwvWWVhcj48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</w:fldData>
        </w:fldChar>
      </w:r>
      <w:r w:rsidR="00851CAA">
        <w:instrText xml:space="preserve"> ADDIN EN.CITE </w:instrText>
      </w:r>
      <w:r w:rsidR="00851CAA">
        <w:fldChar w:fldCharType="begin">
          <w:fldData xml:space="preserve">PEVuZE5vdGU+PENpdGU+PEF1dGhvcj5BemFyaWFuPC9BdXRob3I+PFllYXI+MjAxODwvWWVhcj48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</w:fldData>
        </w:fldChar>
      </w:r>
      <w:r w:rsidR="00851CAA">
        <w:instrText xml:space="preserve"> ADDIN EN.CITE.DATA </w:instrText>
      </w:r>
      <w:r w:rsidR="00851CAA">
        <w:fldChar w:fldCharType="end"/>
      </w:r>
      <w:r w:rsidR="00D943A1">
        <w:fldChar w:fldCharType="separate"/>
      </w:r>
      <w:r w:rsidR="00851CAA">
        <w:rPr>
          <w:noProof/>
        </w:rPr>
        <w:t>(15, 43)</w:t>
      </w:r>
      <w:r w:rsidR="00D943A1">
        <w:fldChar w:fldCharType="end"/>
      </w:r>
      <w:r w:rsidR="0047252E">
        <w:t>.</w:t>
      </w:r>
      <w:r w:rsidR="00D943A1">
        <w:t xml:space="preserve"> </w:t>
      </w:r>
      <w:r w:rsidR="0047252E">
        <w:t xml:space="preserve">That said we note that 3 of the 4 isolates that could not be assigned to a clade were recovered post-PCV13 and were all from cases of invasive disease which is suggestive perhaps of an increase in diversity of serotype 3 post-PCV13. Regardless, </w:t>
      </w:r>
      <w:r w:rsidR="00D943A1">
        <w:t>antigen</w:t>
      </w:r>
      <w:r w:rsidR="00716017">
        <w:t>ic</w:t>
      </w:r>
      <w:r w:rsidR="00D943A1">
        <w:t xml:space="preserve"> variation and antimicrobial resistance within this diverging</w:t>
      </w:r>
      <w:r w:rsidR="0047252E">
        <w:t xml:space="preserve"> Clade II</w:t>
      </w:r>
      <w:r w:rsidR="00D943A1">
        <w:t xml:space="preserve"> population </w:t>
      </w:r>
      <w:r w:rsidR="0025174A">
        <w:t>has been raised as a potential cause</w:t>
      </w:r>
      <w:r w:rsidR="0047252E">
        <w:t xml:space="preserve"> of its emergence</w:t>
      </w:r>
      <w:r w:rsidR="00D51EE3">
        <w:t xml:space="preserve">. </w:t>
      </w:r>
      <w:r w:rsidR="00137CC2">
        <w:t>In contrast</w:t>
      </w:r>
      <w:r w:rsidR="00716017">
        <w:t xml:space="preserve">, </w:t>
      </w:r>
      <w:r w:rsidR="00D51EE3">
        <w:t xml:space="preserve">only one disease isolate </w:t>
      </w:r>
      <w:r w:rsidR="00E605E3">
        <w:t xml:space="preserve">of this Clade </w:t>
      </w:r>
      <w:r w:rsidR="00716017">
        <w:t xml:space="preserve">II </w:t>
      </w:r>
      <w:r w:rsidR="00E605E3">
        <w:t>was observed</w:t>
      </w:r>
      <w:r w:rsidR="00137CC2">
        <w:t xml:space="preserve"> in this study</w:t>
      </w:r>
      <w:r w:rsidR="00D943A1">
        <w:t>,</w:t>
      </w:r>
      <w:r w:rsidR="00E605E3">
        <w:t xml:space="preserve"> having been </w:t>
      </w:r>
      <w:r w:rsidR="00D51EE3">
        <w:t xml:space="preserve">recovered from a 49-year-old in 2015. </w:t>
      </w:r>
      <w:r w:rsidR="0025174A">
        <w:t xml:space="preserve">We </w:t>
      </w:r>
      <w:r w:rsidR="00716017">
        <w:t>could not</w:t>
      </w:r>
      <w:r w:rsidR="00D51EE3">
        <w:t xml:space="preserve"> see a</w:t>
      </w:r>
      <w:r w:rsidR="00D943A1">
        <w:t xml:space="preserve"> significant shift </w:t>
      </w:r>
      <w:r w:rsidR="00D51EE3">
        <w:t>in carriage</w:t>
      </w:r>
      <w:r w:rsidR="00D943A1">
        <w:t xml:space="preserve"> as has been seen elsewhere </w:t>
      </w:r>
      <w:r w:rsidR="00D943A1">
        <w:fldChar w:fldCharType="begin">
          <w:fldData xml:space="preserve">PEVuZE5vdGU+PENpdGU+PEF1dGhvcj5NaXRjaGVsbDwvQXV0aG9yPjxZZWFyPjIwMTk8L1llYXI+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</w:fldData>
        </w:fldChar>
      </w:r>
      <w:r w:rsidR="00851CAA">
        <w:instrText xml:space="preserve"> ADDIN EN.CITE </w:instrText>
      </w:r>
      <w:r w:rsidR="00851CAA">
        <w:fldChar w:fldCharType="begin">
          <w:fldData xml:space="preserve">PEVuZE5vdGU+PENpdGU+PEF1dGhvcj5NaXRjaGVsbDwvQXV0aG9yPjxZZWFyPjIwMTk8L1llYXI+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</w:fldData>
        </w:fldChar>
      </w:r>
      <w:r w:rsidR="00851CAA">
        <w:instrText xml:space="preserve"> ADDIN EN.CITE.DATA </w:instrText>
      </w:r>
      <w:r w:rsidR="00851CAA">
        <w:fldChar w:fldCharType="end"/>
      </w:r>
      <w:r w:rsidR="00D943A1">
        <w:fldChar w:fldCharType="separate"/>
      </w:r>
      <w:r w:rsidR="00851CAA">
        <w:rPr>
          <w:noProof/>
        </w:rPr>
        <w:t>(43)</w:t>
      </w:r>
      <w:r w:rsidR="00D943A1">
        <w:fldChar w:fldCharType="end"/>
      </w:r>
      <w:r w:rsidR="00D943A1">
        <w:t xml:space="preserve"> with</w:t>
      </w:r>
      <w:r w:rsidR="00D51EE3">
        <w:t xml:space="preserve"> only one isolate recovered from </w:t>
      </w:r>
      <w:r w:rsidR="00D51EE3" w:rsidRPr="00430990">
        <w:t>a 34-month-old</w:t>
      </w:r>
      <w:r w:rsidR="00D51EE3">
        <w:t xml:space="preserve"> in </w:t>
      </w:r>
      <w:r w:rsidR="00D51EE3" w:rsidRPr="00430990">
        <w:t>2017</w:t>
      </w:r>
      <w:r w:rsidR="00D51EE3">
        <w:t>.</w:t>
      </w:r>
      <w:r w:rsidR="00D943A1">
        <w:t xml:space="preserve"> </w:t>
      </w:r>
      <w:r w:rsidR="0025174A">
        <w:t xml:space="preserve">The dates of isolation (post-PCV13) are in keeping with the emergence of Clade II however with limited numbers it is difficult to determine the extent of </w:t>
      </w:r>
      <w:r w:rsidR="00716017">
        <w:t xml:space="preserve">this </w:t>
      </w:r>
      <w:r w:rsidR="0025174A">
        <w:t xml:space="preserve">replacement. </w:t>
      </w:r>
      <w:r w:rsidR="00200752">
        <w:t xml:space="preserve">What is interesting is that </w:t>
      </w:r>
      <w:r w:rsidR="00916953">
        <w:t xml:space="preserve">higher levels of serotype 3 IPD observed in Southampton is despite the absence of Clade II. </w:t>
      </w:r>
      <w:r w:rsidR="0025174A">
        <w:t xml:space="preserve">Examining the diversity of certain pneumococcal antigens however does support the supposition of </w:t>
      </w:r>
      <w:r w:rsidR="00573F73">
        <w:t>diversity</w:t>
      </w:r>
      <w:r w:rsidR="0025174A">
        <w:t xml:space="preserve"> being a factor in emergence of Clade II. </w:t>
      </w:r>
      <w:r w:rsidR="00947FD8">
        <w:t xml:space="preserve">Some antigens consistently belonged to the same variants regardless of Clade such as </w:t>
      </w:r>
      <w:r w:rsidR="00947FD8" w:rsidRPr="00947FD8">
        <w:rPr>
          <w:i/>
          <w:iCs/>
        </w:rPr>
        <w:t>pspA</w:t>
      </w:r>
      <w:r w:rsidR="00947FD8">
        <w:t xml:space="preserve"> (pneumococcal surface protein A</w:t>
      </w:r>
      <w:r w:rsidR="00573F73">
        <w:t>; with one exception as described below</w:t>
      </w:r>
      <w:r w:rsidR="00947FD8">
        <w:t xml:space="preserve">) </w:t>
      </w:r>
      <w:r w:rsidR="005C5DE2">
        <w:t>where all Clade I</w:t>
      </w:r>
      <w:r w:rsidR="005C5DE2">
        <w:sym w:font="Symbol" w:char="F061"/>
      </w:r>
      <w:r w:rsidR="005C5DE2">
        <w:t xml:space="preserve"> and II isolates </w:t>
      </w:r>
      <w:r w:rsidR="00573F73">
        <w:t>had</w:t>
      </w:r>
      <w:r w:rsidR="005C5DE2">
        <w:t xml:space="preserve"> Family</w:t>
      </w:r>
      <w:r w:rsidR="00573F73">
        <w:t xml:space="preserve"> </w:t>
      </w:r>
      <w:r w:rsidR="005C5DE2">
        <w:t xml:space="preserve">2 </w:t>
      </w:r>
      <w:r w:rsidR="00573F73">
        <w:t>variants</w:t>
      </w:r>
      <w:r w:rsidR="00716017">
        <w:t xml:space="preserve"> </w:t>
      </w:r>
      <w:r w:rsidR="005C5DE2">
        <w:t>(Figure 3). Other examples included</w:t>
      </w:r>
      <w:r w:rsidR="00947FD8">
        <w:t xml:space="preserve"> </w:t>
      </w:r>
      <w:r w:rsidR="0025174A">
        <w:t>SP0609 (an amino acid ABC transporter), SP</w:t>
      </w:r>
      <w:r w:rsidR="00947FD8">
        <w:t xml:space="preserve">2194 (ATP-dependent Clp protease), </w:t>
      </w:r>
      <w:r w:rsidR="00947FD8" w:rsidRPr="00947FD8">
        <w:rPr>
          <w:i/>
          <w:iCs/>
        </w:rPr>
        <w:t>ply</w:t>
      </w:r>
      <w:r w:rsidR="00947FD8">
        <w:t xml:space="preserve"> (pneumolysin)</w:t>
      </w:r>
      <w:r w:rsidR="00716017">
        <w:t xml:space="preserve"> and</w:t>
      </w:r>
      <w:r w:rsidR="00947FD8">
        <w:t xml:space="preserve"> </w:t>
      </w:r>
      <w:r w:rsidR="00947FD8" w:rsidRPr="00947FD8">
        <w:rPr>
          <w:i/>
          <w:iCs/>
        </w:rPr>
        <w:t>strH</w:t>
      </w:r>
      <w:r w:rsidR="00947FD8">
        <w:t xml:space="preserve"> (Beta-N-acetylhexosaminidase) </w:t>
      </w:r>
      <w:r w:rsidR="005C5DE2">
        <w:t>(</w:t>
      </w:r>
      <w:r w:rsidR="00947FD8">
        <w:t>Figure 3</w:t>
      </w:r>
      <w:r w:rsidR="005C5DE2">
        <w:t>)</w:t>
      </w:r>
      <w:r w:rsidR="00716017">
        <w:t>. Conversely</w:t>
      </w:r>
      <w:r w:rsidR="00C66242">
        <w:t>,</w:t>
      </w:r>
      <w:r w:rsidR="00716017">
        <w:t xml:space="preserve"> there were antigens </w:t>
      </w:r>
      <w:r w:rsidR="00947FD8">
        <w:t xml:space="preserve">absent as expected in </w:t>
      </w:r>
      <w:r w:rsidR="00916953">
        <w:t>s</w:t>
      </w:r>
      <w:r w:rsidR="00947FD8">
        <w:t>erotype 3 isolates (</w:t>
      </w:r>
      <w:r w:rsidR="00716017">
        <w:t xml:space="preserve">i.e., </w:t>
      </w:r>
      <w:r w:rsidR="00947FD8" w:rsidRPr="00947FD8">
        <w:rPr>
          <w:i/>
          <w:iCs/>
        </w:rPr>
        <w:t>rrgABC</w:t>
      </w:r>
      <w:r w:rsidR="00947FD8">
        <w:t>; pilus subunit).</w:t>
      </w:r>
      <w:r w:rsidR="005C5DE2">
        <w:t xml:space="preserve"> Nevertheless, diversity was seen for </w:t>
      </w:r>
      <w:r w:rsidR="005C5DE2" w:rsidRPr="0041706F">
        <w:rPr>
          <w:i/>
          <w:iCs/>
        </w:rPr>
        <w:t>pspC</w:t>
      </w:r>
      <w:r w:rsidR="005C5DE2">
        <w:t xml:space="preserve"> where 32/</w:t>
      </w:r>
      <w:r w:rsidR="004A5F87">
        <w:t>3</w:t>
      </w:r>
      <w:r w:rsidR="005C5DE2">
        <w:t>4 Clade I</w:t>
      </w:r>
      <w:r w:rsidR="005C5DE2">
        <w:sym w:font="Symbol" w:char="F061"/>
      </w:r>
      <w:r w:rsidR="005C5DE2">
        <w:t xml:space="preserve"> </w:t>
      </w:r>
      <w:r w:rsidR="0041706F">
        <w:t xml:space="preserve">isolates were </w:t>
      </w:r>
      <w:r w:rsidR="005C5DE2">
        <w:t>Group 6</w:t>
      </w:r>
      <w:r w:rsidR="0041706F">
        <w:t xml:space="preserve"> and both Clade II were Group 8</w:t>
      </w:r>
      <w:r w:rsidR="00573F73">
        <w:t>.</w:t>
      </w:r>
      <w:r w:rsidR="0041706F">
        <w:t xml:space="preserve"> </w:t>
      </w:r>
      <w:r w:rsidR="00573F73">
        <w:t xml:space="preserve">This </w:t>
      </w:r>
      <w:r w:rsidR="0041706F">
        <w:t xml:space="preserve">is entirely in keeping with that described before </w:t>
      </w:r>
      <w:r w:rsidR="0041706F">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41706F">
        <w:instrText xml:space="preserve"> ADDIN EN.CITE </w:instrText>
      </w:r>
      <w:r w:rsidR="0041706F">
        <w:fldChar w:fldCharType="begin">
          <w:fldData xml:space="preserve">PEVuZE5vdGU+PENpdGU+PEF1dGhvcj5Hcm92ZXM8L0F1dGhvcj48WWVhcj4yMDE5PC9ZZWFyPjxS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2b2x1bWU+MTA8L3ZvbHVtZT48bnVt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</w:fldData>
        </w:fldChar>
      </w:r>
      <w:r w:rsidR="0041706F">
        <w:instrText xml:space="preserve"> ADDIN EN.CITE.DATA </w:instrText>
      </w:r>
      <w:r w:rsidR="0041706F">
        <w:fldChar w:fldCharType="end"/>
      </w:r>
      <w:r w:rsidR="0041706F">
        <w:fldChar w:fldCharType="separate"/>
      </w:r>
      <w:r w:rsidR="0041706F">
        <w:rPr>
          <w:noProof/>
        </w:rPr>
        <w:t>(16)</w:t>
      </w:r>
      <w:r w:rsidR="0041706F">
        <w:fldChar w:fldCharType="end"/>
      </w:r>
      <w:r w:rsidR="0041706F">
        <w:t>. The two Clade I</w:t>
      </w:r>
      <w:r w:rsidR="0041706F">
        <w:sym w:font="Symbol" w:char="F061"/>
      </w:r>
      <w:r w:rsidR="0041706F">
        <w:t xml:space="preserve"> isolates which possessed a Group 8 </w:t>
      </w:r>
      <w:r w:rsidR="0041706F" w:rsidRPr="0041706F">
        <w:rPr>
          <w:i/>
          <w:iCs/>
        </w:rPr>
        <w:t>pspC</w:t>
      </w:r>
      <w:r w:rsidR="0041706F">
        <w:t xml:space="preserve"> </w:t>
      </w:r>
      <w:r w:rsidR="00573F73">
        <w:t>are</w:t>
      </w:r>
      <w:r w:rsidR="0041706F">
        <w:t xml:space="preserve"> perhaps more </w:t>
      </w:r>
      <w:r w:rsidR="00573F73">
        <w:t>unexpected</w:t>
      </w:r>
      <w:r w:rsidR="0041706F">
        <w:t>.</w:t>
      </w:r>
      <w:r w:rsidR="00573F73">
        <w:t xml:space="preserve"> Both were isolated in 2013 from adult invasive disease. Isolate UOS_IPD_423</w:t>
      </w:r>
      <w:r w:rsidR="00A3361A">
        <w:t xml:space="preserve"> was</w:t>
      </w:r>
      <w:r w:rsidR="00573F73">
        <w:t xml:space="preserve"> also variant for </w:t>
      </w:r>
      <w:r w:rsidR="00573F73" w:rsidRPr="00573F73">
        <w:rPr>
          <w:i/>
          <w:iCs/>
        </w:rPr>
        <w:t>pspA</w:t>
      </w:r>
      <w:r w:rsidR="00573F73">
        <w:t xml:space="preserve"> (Family 1) and</w:t>
      </w:r>
      <w:r w:rsidR="00573F73" w:rsidRPr="00573F73">
        <w:rPr>
          <w:i/>
          <w:iCs/>
        </w:rPr>
        <w:t xml:space="preserve"> nanA</w:t>
      </w:r>
      <w:r w:rsidR="00573F73">
        <w:t xml:space="preserve"> </w:t>
      </w:r>
      <w:r w:rsidR="00A3361A">
        <w:t>which had, unlike the other</w:t>
      </w:r>
      <w:r w:rsidR="005C5DE2">
        <w:t xml:space="preserve"> </w:t>
      </w:r>
      <w:r w:rsidR="00573F73">
        <w:t>Clade I</w:t>
      </w:r>
      <w:r w:rsidR="00573F73">
        <w:sym w:font="Symbol" w:char="F061"/>
      </w:r>
      <w:r w:rsidR="00573F73">
        <w:t xml:space="preserve"> isolates, a variant of Var-III</w:t>
      </w:r>
      <w:r w:rsidR="00A3361A">
        <w:t xml:space="preserve"> - the type</w:t>
      </w:r>
      <w:r w:rsidR="004A5F87">
        <w:t xml:space="preserve"> found in both Clade II isolates. The </w:t>
      </w:r>
      <w:r w:rsidR="004A5F87" w:rsidRPr="004A5F87">
        <w:rPr>
          <w:i/>
          <w:iCs/>
        </w:rPr>
        <w:t>pspC</w:t>
      </w:r>
      <w:r w:rsidR="004A5F87">
        <w:t xml:space="preserve"> and </w:t>
      </w:r>
      <w:r w:rsidR="004A5F87" w:rsidRPr="004A5F87">
        <w:rPr>
          <w:i/>
          <w:iCs/>
        </w:rPr>
        <w:t>nanA</w:t>
      </w:r>
      <w:r w:rsidR="004A5F87">
        <w:t xml:space="preserve"> antigen designations suggest this isolate is, antigenically at least, more akin to a Clade II isolate than Clade I</w:t>
      </w:r>
      <w:r w:rsidR="004A5F87">
        <w:sym w:font="Symbol" w:char="F061"/>
      </w:r>
      <w:r w:rsidR="004A5F87">
        <w:t xml:space="preserve">. </w:t>
      </w:r>
      <w:r w:rsidR="00716017">
        <w:t>Looking at recombination within the clade and on the terminal nodes representing this isolate however did not shed any light on these differences</w:t>
      </w:r>
      <w:r w:rsidR="004A5F87">
        <w:t xml:space="preserve"> (Figure 4).</w:t>
      </w:r>
      <w:r w:rsidR="00A251F8">
        <w:t xml:space="preserve"> </w:t>
      </w:r>
      <w:r w:rsidR="009B7E5D">
        <w:t>As previously described Clade II was more recombinogenic at the internal</w:t>
      </w:r>
      <w:r w:rsidR="00A160BD">
        <w:t xml:space="preserve">, ancestral </w:t>
      </w:r>
      <w:r w:rsidR="009B7E5D">
        <w:t>node compared to Clade I</w:t>
      </w:r>
      <w:r w:rsidR="009B7E5D">
        <w:sym w:font="Symbol" w:char="F061"/>
      </w:r>
      <w:r w:rsidR="00A160BD">
        <w:t>.</w:t>
      </w:r>
      <w:r w:rsidR="009B7E5D">
        <w:t xml:space="preserve"> </w:t>
      </w:r>
      <w:r w:rsidR="00A160BD">
        <w:t>Here</w:t>
      </w:r>
      <w:r w:rsidR="009B7E5D">
        <w:t xml:space="preserve"> </w:t>
      </w:r>
      <w:r w:rsidR="00A160BD">
        <w:t>the relative impact</w:t>
      </w:r>
      <w:r w:rsidR="00A3361A">
        <w:t>s</w:t>
      </w:r>
      <w:r w:rsidR="00A160BD">
        <w:t xml:space="preserve"> of recombination to mutation (</w:t>
      </w:r>
      <w:r w:rsidR="009B7E5D" w:rsidRPr="009B7E5D">
        <w:rPr>
          <w:i/>
          <w:iCs/>
        </w:rPr>
        <w:t>r/m</w:t>
      </w:r>
      <w:r w:rsidR="00A160BD" w:rsidRPr="00A160BD">
        <w:t>)</w:t>
      </w:r>
      <w:r w:rsidR="009B7E5D">
        <w:t xml:space="preserve"> </w:t>
      </w:r>
      <w:r w:rsidR="00A3361A">
        <w:t>were</w:t>
      </w:r>
      <w:r w:rsidR="009B7E5D">
        <w:t xml:space="preserve"> 20.0 and 8.7, and </w:t>
      </w:r>
      <w:r w:rsidR="00A3361A">
        <w:t>the relative rates of recombination to mutation (</w:t>
      </w:r>
      <w:r w:rsidR="009B7E5D" w:rsidRPr="009B7E5D">
        <w:rPr>
          <w:i/>
          <w:iCs/>
        </w:rPr>
        <w:sym w:font="Symbol" w:char="F072"/>
      </w:r>
      <w:r w:rsidR="009B7E5D" w:rsidRPr="009B7E5D">
        <w:rPr>
          <w:i/>
          <w:iCs/>
        </w:rPr>
        <w:t>/</w:t>
      </w:r>
      <w:r w:rsidR="009B7E5D" w:rsidRPr="009B7E5D">
        <w:rPr>
          <w:i/>
          <w:iCs/>
        </w:rPr>
        <w:sym w:font="Symbol" w:char="F071"/>
      </w:r>
      <w:r w:rsidR="00A3361A">
        <w:t>)</w:t>
      </w:r>
      <w:r w:rsidR="009B7E5D">
        <w:rPr>
          <w:i/>
          <w:iCs/>
        </w:rPr>
        <w:t xml:space="preserve"> </w:t>
      </w:r>
      <w:r w:rsidR="00A3361A">
        <w:t>were</w:t>
      </w:r>
      <w:r w:rsidR="009B7E5D" w:rsidRPr="009B7E5D">
        <w:t xml:space="preserve"> </w:t>
      </w:r>
      <w:r w:rsidR="009B7E5D">
        <w:t>0.1</w:t>
      </w:r>
      <w:r w:rsidR="00A3361A">
        <w:t>81</w:t>
      </w:r>
      <w:r w:rsidR="009B7E5D">
        <w:t xml:space="preserve"> and 0.1</w:t>
      </w:r>
      <w:r w:rsidR="00A3361A">
        <w:t>12</w:t>
      </w:r>
      <w:r w:rsidR="009B7E5D">
        <w:t xml:space="preserve"> respectively. No terminal node recombination was detected for the Clade II isolates, which is not surprising given there are only two. However, terminal node recombination statistics for </w:t>
      </w:r>
      <w:r w:rsidR="00A160BD">
        <w:t>Clade I</w:t>
      </w:r>
      <w:r w:rsidR="00A160BD">
        <w:sym w:font="Symbol" w:char="F061"/>
      </w:r>
      <w:r w:rsidR="00A160BD">
        <w:t xml:space="preserve"> were consistent with that observed before </w:t>
      </w:r>
      <w:r w:rsidR="00A3361A">
        <w:t>(</w:t>
      </w:r>
      <w:r w:rsidR="00A160BD" w:rsidRPr="009B7E5D">
        <w:rPr>
          <w:i/>
          <w:iCs/>
        </w:rPr>
        <w:t>r/m</w:t>
      </w:r>
      <w:r w:rsidR="00A160BD">
        <w:t xml:space="preserve"> = 0.07 and </w:t>
      </w:r>
      <w:r w:rsidR="00A160BD" w:rsidRPr="009B7E5D">
        <w:rPr>
          <w:i/>
          <w:iCs/>
        </w:rPr>
        <w:sym w:font="Symbol" w:char="F072"/>
      </w:r>
      <w:r w:rsidR="00A160BD" w:rsidRPr="009B7E5D">
        <w:rPr>
          <w:i/>
          <w:iCs/>
        </w:rPr>
        <w:t>/</w:t>
      </w:r>
      <w:r w:rsidR="00A160BD" w:rsidRPr="009B7E5D">
        <w:rPr>
          <w:i/>
          <w:iCs/>
        </w:rPr>
        <w:sym w:font="Symbol" w:char="F071"/>
      </w:r>
      <w:r w:rsidR="00A160BD">
        <w:rPr>
          <w:i/>
          <w:iCs/>
        </w:rPr>
        <w:t xml:space="preserve"> </w:t>
      </w:r>
      <w:r w:rsidR="00A160BD" w:rsidRPr="009B7E5D">
        <w:t xml:space="preserve"> </w:t>
      </w:r>
      <w:r w:rsidR="00A160BD">
        <w:t>=</w:t>
      </w:r>
      <w:r w:rsidR="00A160BD" w:rsidRPr="009B7E5D">
        <w:t xml:space="preserve"> </w:t>
      </w:r>
      <w:r w:rsidR="00A160BD">
        <w:t xml:space="preserve">0.001 </w:t>
      </w:r>
      <w:r w:rsidR="00A3361A">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A3361A">
        <w:instrText xml:space="preserve"> ADDIN EN.CITE </w:instrText>
      </w:r>
      <w:r w:rsidR="00A3361A">
        <w:fldChar w:fldCharType="begin">
          <w:fldData xml:space="preserve">PEVuZE5vdGU+PENpdGU+PEF1dGhvcj5BemFyaWFuPC9BdXRob3I+PFllYXI+MjAxODwvWWVhcj48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</w:fldData>
        </w:fldChar>
      </w:r>
      <w:r w:rsidR="00A3361A">
        <w:instrText xml:space="preserve"> ADDIN EN.CITE.DATA </w:instrText>
      </w:r>
      <w:r w:rsidR="00A3361A">
        <w:fldChar w:fldCharType="end"/>
      </w:r>
      <w:r w:rsidR="00A3361A">
        <w:fldChar w:fldCharType="separate"/>
      </w:r>
      <w:r w:rsidR="00A3361A">
        <w:rPr>
          <w:noProof/>
        </w:rPr>
        <w:t>(15)</w:t>
      </w:r>
      <w:r w:rsidR="00A3361A">
        <w:fldChar w:fldCharType="end"/>
      </w:r>
      <w:r w:rsidR="00A3361A">
        <w:t xml:space="preserve">) with those </w:t>
      </w:r>
      <w:r w:rsidR="009802FB">
        <w:t xml:space="preserve">in </w:t>
      </w:r>
      <w:r w:rsidR="00A3361A">
        <w:t xml:space="preserve">the present study </w:t>
      </w:r>
      <w:r w:rsidR="00A160BD">
        <w:t>being 0.02 and 0.003.</w:t>
      </w:r>
    </w:p>
    <w:p w14:paraId="62DFA1ED" w14:textId="77777777" w:rsidR="00A3361A" w:rsidRDefault="00A3361A" w:rsidP="0047252E">
      <w:pPr>
        <w:spacing w:line="480" w:lineRule="auto"/>
      </w:pPr>
    </w:p>
    <w:p w14:paraId="58C836A2" w14:textId="0AA1437E" w:rsidR="0047252E" w:rsidRPr="00430990" w:rsidRDefault="0047252E" w:rsidP="0047252E">
      <w:pPr>
        <w:spacing w:line="480" w:lineRule="auto"/>
      </w:pPr>
      <w:r w:rsidRPr="00430990">
        <w:t xml:space="preserve">All isolates were </w:t>
      </w:r>
      <w:r w:rsidR="00C108D8">
        <w:t xml:space="preserve">shown to be </w:t>
      </w:r>
      <w:r w:rsidRPr="00430990">
        <w:t xml:space="preserve">genotypically susceptible to penicillin, erythromycin, tetracycline, co-trimoxazole and chloramphenicol. Two isolates (one each from carriage and IPD; both CC180 GPSC12) were phenotypically resistant to </w:t>
      </w:r>
      <w:r w:rsidR="008B5654">
        <w:t>e</w:t>
      </w:r>
      <w:r w:rsidRPr="00430990">
        <w:t xml:space="preserve">rythromycin and </w:t>
      </w:r>
      <w:r w:rsidR="008B5654">
        <w:t>t</w:t>
      </w:r>
      <w:r w:rsidRPr="00430990">
        <w:t>etracycline; the IPD isolate</w:t>
      </w:r>
      <w:r w:rsidR="00C108D8">
        <w:t>, which was isolated in 2014</w:t>
      </w:r>
      <w:r w:rsidR="00987255">
        <w:t>,</w:t>
      </w:r>
      <w:r w:rsidRPr="00430990">
        <w:t xml:space="preserve"> was also resistance to </w:t>
      </w:r>
      <w:r w:rsidR="008B5654">
        <w:t>o</w:t>
      </w:r>
      <w:r w:rsidRPr="00430990">
        <w:t>xacillin.</w:t>
      </w:r>
    </w:p>
    <w:p w14:paraId="4ED590FD" w14:textId="77777777" w:rsidR="00912749" w:rsidRDefault="00912749" w:rsidP="00554A4D">
      <w:pPr>
        <w:spacing w:line="480" w:lineRule="auto"/>
      </w:pPr>
    </w:p>
    <w:p w14:paraId="00498F61" w14:textId="6608D732" w:rsidR="00912749" w:rsidRDefault="006F2437" w:rsidP="00554A4D">
      <w:pPr>
        <w:spacing w:line="480" w:lineRule="auto"/>
      </w:pPr>
      <w:r>
        <w:t>Whilst this study provides useful data on the epidemiology and population structure of an important pneumococcal serotype</w:t>
      </w:r>
      <w:r w:rsidR="008B5654">
        <w:t xml:space="preserve"> there are</w:t>
      </w:r>
      <w:r>
        <w:t xml:space="preserve"> limitation</w:t>
      </w:r>
      <w:r w:rsidR="008B5654">
        <w:t>s</w:t>
      </w:r>
      <w:r>
        <w:t xml:space="preserve">. </w:t>
      </w:r>
      <w:r w:rsidR="008B5654">
        <w:t>F</w:t>
      </w:r>
      <w:r>
        <w:t>rom a carriage perspective</w:t>
      </w:r>
      <w:r w:rsidR="00B46434">
        <w:t>,</w:t>
      </w:r>
      <w:r>
        <w:t xml:space="preserve"> th</w:t>
      </w:r>
      <w:r w:rsidR="008B5654">
        <w:t>e</w:t>
      </w:r>
      <w:r>
        <w:t xml:space="preserve"> </w:t>
      </w:r>
      <w:r w:rsidR="008B5654">
        <w:t xml:space="preserve">population </w:t>
      </w:r>
      <w:r>
        <w:t xml:space="preserve">represents a convenience sample from a study that was not powered to specifically detect </w:t>
      </w:r>
      <w:r w:rsidR="008B5654">
        <w:t>s</w:t>
      </w:r>
      <w:r>
        <w:t xml:space="preserve">erotype 3. The paediatric carriage study was powered </w:t>
      </w:r>
      <w:r w:rsidR="00B46434">
        <w:t>to</w:t>
      </w:r>
      <w:r w:rsidR="00B46434" w:rsidRPr="00B46434">
        <w:t xml:space="preserve"> enable the detection of an estimated 50% relative reduction in carriage </w:t>
      </w:r>
      <w:r w:rsidR="00B46434">
        <w:t xml:space="preserve">following PCV7 introduction </w:t>
      </w:r>
      <w:r w:rsidR="00B46434" w:rsidRPr="00B46434">
        <w:t>with 80% power at a 5% significance level.</w:t>
      </w:r>
      <w:r w:rsidR="00B46434">
        <w:t xml:space="preserve"> This meant a minimum of 100 pneumococcal isolates collected each year</w:t>
      </w:r>
      <w:r w:rsidR="007372D0">
        <w:t>; with the infrequency of colonisation</w:t>
      </w:r>
      <w:r w:rsidR="00B46434">
        <w:t xml:space="preserve"> this snapshot </w:t>
      </w:r>
      <w:r w:rsidR="006D3F4F">
        <w:t xml:space="preserve">collection </w:t>
      </w:r>
      <w:r w:rsidR="008B5654">
        <w:t>is not</w:t>
      </w:r>
      <w:r w:rsidR="006D3F4F">
        <w:t xml:space="preserve"> an accurate picture of </w:t>
      </w:r>
      <w:r w:rsidR="008B5654">
        <w:t>s</w:t>
      </w:r>
      <w:r w:rsidR="009802FB">
        <w:t xml:space="preserve">erotype 3 </w:t>
      </w:r>
      <w:r w:rsidR="006D3F4F">
        <w:t>carriage</w:t>
      </w:r>
      <w:r w:rsidR="009802FB">
        <w:t xml:space="preserve"> in this community</w:t>
      </w:r>
      <w:r w:rsidR="006D3F4F">
        <w:t xml:space="preserve">. </w:t>
      </w:r>
      <w:r w:rsidR="00200752">
        <w:t xml:space="preserve">Further, no carriage was undertaken in an adult population. This is a much-needed addition to the current study is as much as it might reveal a serotype 3 expansion across demographics which could explain the increase in adult IPD in the absence of a </w:t>
      </w:r>
      <w:r w:rsidR="005C4C70">
        <w:t>notably</w:t>
      </w:r>
      <w:r w:rsidR="00200752">
        <w:t xml:space="preserve"> increased carriage in children. </w:t>
      </w:r>
      <w:r w:rsidR="00B46434">
        <w:t>The IPD isolates</w:t>
      </w:r>
      <w:r w:rsidR="008B5654">
        <w:t xml:space="preserve"> also</w:t>
      </w:r>
      <w:r w:rsidR="00B46434">
        <w:t xml:space="preserve"> represent a convenience sample </w:t>
      </w:r>
      <w:r w:rsidR="007372D0">
        <w:t>taken</w:t>
      </w:r>
      <w:r w:rsidR="00B46434">
        <w:t xml:space="preserve"> from one hospital</w:t>
      </w:r>
      <w:r w:rsidR="008B5654">
        <w:t>, albeit a large regional centre,</w:t>
      </w:r>
      <w:r w:rsidR="00B46434">
        <w:t xml:space="preserve"> and are therefore </w:t>
      </w:r>
      <w:r w:rsidR="008B5654">
        <w:t>may not</w:t>
      </w:r>
      <w:r w:rsidR="00B46434">
        <w:t xml:space="preserve"> be representative of the national picture.  </w:t>
      </w:r>
      <w:r w:rsidR="00B46434" w:rsidRPr="00B46434">
        <w:t xml:space="preserve"> </w:t>
      </w:r>
      <w:r>
        <w:t xml:space="preserve"> </w:t>
      </w:r>
    </w:p>
    <w:p w14:paraId="27005756" w14:textId="77777777" w:rsidR="00912749" w:rsidRDefault="00912749" w:rsidP="00554A4D">
      <w:pPr>
        <w:spacing w:line="480" w:lineRule="auto"/>
      </w:pPr>
    </w:p>
    <w:p w14:paraId="650599F0" w14:textId="77777777" w:rsidR="0047252E" w:rsidRDefault="00912749" w:rsidP="00430990">
      <w:pPr>
        <w:spacing w:line="480" w:lineRule="auto"/>
      </w:pPr>
      <w:r>
        <w:t>Conclusion</w:t>
      </w:r>
    </w:p>
    <w:p w14:paraId="2CA01C00" w14:textId="1C3B44F3" w:rsidR="009802FB" w:rsidRDefault="009802FB" w:rsidP="009802FB">
      <w:pPr>
        <w:spacing w:line="480" w:lineRule="auto"/>
      </w:pPr>
      <w:r>
        <w:t>S</w:t>
      </w:r>
      <w:r w:rsidR="006D3F4F">
        <w:t xml:space="preserve">erotype 3 carriage </w:t>
      </w:r>
      <w:r>
        <w:t xml:space="preserve">and invasive disease </w:t>
      </w:r>
      <w:r w:rsidR="006D3F4F">
        <w:t xml:space="preserve">episodes </w:t>
      </w:r>
      <w:r>
        <w:t>were identified throughout the study period, in both infants and adults</w:t>
      </w:r>
      <w:r w:rsidR="008D4964">
        <w:t>. This</w:t>
      </w:r>
      <w:r>
        <w:t xml:space="preserve"> adds further </w:t>
      </w:r>
      <w:r w:rsidR="0047252E">
        <w:t>support</w:t>
      </w:r>
      <w:r>
        <w:t xml:space="preserve"> to the notion of lower PCV13 </w:t>
      </w:r>
      <w:r w:rsidR="0001142C">
        <w:t xml:space="preserve">effectiveness </w:t>
      </w:r>
      <w:r>
        <w:t>against this serotype</w:t>
      </w:r>
      <w:r w:rsidR="0001142C">
        <w:t>.</w:t>
      </w:r>
      <w:r>
        <w:t xml:space="preserve"> The </w:t>
      </w:r>
      <w:r w:rsidR="008D4964">
        <w:t xml:space="preserve">serotype 3 </w:t>
      </w:r>
      <w:r>
        <w:t>epidemiology a</w:t>
      </w:r>
      <w:r w:rsidRPr="00430990">
        <w:t>round Southampton</w:t>
      </w:r>
      <w:r>
        <w:t xml:space="preserve"> is driven by a closely related </w:t>
      </w:r>
      <w:r w:rsidRPr="00430990">
        <w:t>Clade I</w:t>
      </w:r>
      <w:r w:rsidRPr="00430990">
        <w:sym w:font="Symbol" w:char="F061"/>
      </w:r>
      <w:r w:rsidRPr="00430990">
        <w:t xml:space="preserve"> CC180 GPSC12</w:t>
      </w:r>
      <w:r>
        <w:t xml:space="preserve"> pneumococcal population</w:t>
      </w:r>
      <w:r w:rsidRPr="00430990">
        <w:t>.</w:t>
      </w:r>
      <w:r>
        <w:t xml:space="preserve"> Although we did not see a large transition between </w:t>
      </w:r>
      <w:r w:rsidRPr="00430990">
        <w:t>Clade I</w:t>
      </w:r>
      <w:r w:rsidRPr="00430990">
        <w:sym w:font="Symbol" w:char="F061"/>
      </w:r>
      <w:r>
        <w:t xml:space="preserve"> and Clade II, the fact we did recover the latter</w:t>
      </w:r>
      <w:r w:rsidR="008D4964">
        <w:t xml:space="preserve"> </w:t>
      </w:r>
      <w:r w:rsidR="006808BD">
        <w:t xml:space="preserve">may reflect a shift and </w:t>
      </w:r>
      <w:r w:rsidR="008D4964">
        <w:t>continued surveillance would determine if this is an expansion as seen elsewhere.</w:t>
      </w:r>
    </w:p>
    <w:p w14:paraId="78BC3B46" w14:textId="155EEF10" w:rsidR="007B083B" w:rsidRDefault="0001142C" w:rsidP="0047252E">
      <w:pPr>
        <w:spacing w:line="480" w:lineRule="auto"/>
      </w:pPr>
      <w:r>
        <w:t xml:space="preserve"> </w:t>
      </w:r>
      <w:r w:rsidR="007B083B">
        <w:br w:type="page"/>
      </w:r>
    </w:p>
    <w:p w14:paraId="16C34180" w14:textId="77777777" w:rsidR="007B083B" w:rsidRDefault="007B083B" w:rsidP="007B083B">
      <w:pPr>
        <w:spacing w:line="480" w:lineRule="auto"/>
        <w:rPr>
          <w:rFonts w:cstheme="minorHAnsi"/>
        </w:rPr>
      </w:pPr>
      <w:r>
        <w:rPr>
          <w:rFonts w:cstheme="minorHAnsi"/>
        </w:rPr>
        <w:t>Funding</w:t>
      </w:r>
    </w:p>
    <w:p w14:paraId="5BB485DE" w14:textId="77777777" w:rsidR="007B083B" w:rsidRDefault="007B083B" w:rsidP="007B083B">
      <w:pPr>
        <w:spacing w:line="480" w:lineRule="auto"/>
        <w:rPr>
          <w:rFonts w:cstheme="minorHAnsi"/>
        </w:rPr>
      </w:pPr>
      <w:r>
        <w:rPr>
          <w:rFonts w:cstheme="minorHAnsi"/>
        </w:rPr>
        <w:t xml:space="preserve">This work was supported by Pfizer as an investigator-led research grant. Funding for whole genome sequencing was provided by the Wellcome Sanger Institute. </w:t>
      </w:r>
    </w:p>
    <w:p w14:paraId="37808298" w14:textId="77777777" w:rsidR="007B083B" w:rsidRDefault="007B083B" w:rsidP="007B083B">
      <w:pPr>
        <w:spacing w:line="480" w:lineRule="auto"/>
        <w:rPr>
          <w:rFonts w:cstheme="minorHAnsi"/>
        </w:rPr>
      </w:pPr>
    </w:p>
    <w:p w14:paraId="581EDF1A" w14:textId="77777777" w:rsidR="007B083B" w:rsidRDefault="007B083B" w:rsidP="007B083B">
      <w:pPr>
        <w:spacing w:line="480" w:lineRule="auto"/>
        <w:rPr>
          <w:rFonts w:cstheme="minorHAnsi"/>
        </w:rPr>
      </w:pPr>
      <w:r>
        <w:rPr>
          <w:rFonts w:cstheme="minorHAnsi"/>
        </w:rPr>
        <w:t>Acknowledgments</w:t>
      </w:r>
    </w:p>
    <w:p w14:paraId="3361D923" w14:textId="1C3C867F" w:rsidR="007B083B" w:rsidRDefault="007B083B" w:rsidP="007B083B">
      <w:pPr>
        <w:spacing w:line="480" w:lineRule="auto"/>
        <w:rPr>
          <w:rFonts w:cstheme="minorHAnsi"/>
        </w:rPr>
      </w:pPr>
      <w:r>
        <w:rPr>
          <w:rFonts w:cstheme="minorHAnsi"/>
        </w:rPr>
        <w:t xml:space="preserve">We would like to acknowledge the support of our technical colleagues, Rebecca Anderson, Denise E. Morris, Stephen Gomer and Emily J. Dineen in the collection and processing of samples for the study. We are grateful to staff associated with the Global Pneumococcal Sequencing Project at the WSI for their support in genome sequencing of collected isolates. </w:t>
      </w:r>
      <w:r w:rsidRPr="002B541A">
        <w:rPr>
          <w:rFonts w:cstheme="minorHAnsi"/>
        </w:rPr>
        <w:t xml:space="preserve">We </w:t>
      </w:r>
      <w:r>
        <w:rPr>
          <w:rFonts w:cstheme="minorHAnsi"/>
        </w:rPr>
        <w:t xml:space="preserve">are indebted to </w:t>
      </w:r>
      <w:r w:rsidRPr="002B541A">
        <w:rPr>
          <w:rFonts w:cstheme="minorHAnsi"/>
        </w:rPr>
        <w:t xml:space="preserve">staff at the NIHR Southampton Clinical Research Facility for their </w:t>
      </w:r>
      <w:r>
        <w:rPr>
          <w:rFonts w:cstheme="minorHAnsi"/>
        </w:rPr>
        <w:t>assistance in</w:t>
      </w:r>
      <w:r w:rsidRPr="002B541A">
        <w:rPr>
          <w:rFonts w:cstheme="minorHAnsi"/>
        </w:rPr>
        <w:t xml:space="preserve"> the collection of samples and </w:t>
      </w:r>
      <w:r>
        <w:rPr>
          <w:rFonts w:cstheme="minorHAnsi"/>
        </w:rPr>
        <w:t xml:space="preserve">to staff at </w:t>
      </w:r>
      <w:r w:rsidRPr="002B541A">
        <w:rPr>
          <w:rFonts w:cstheme="minorHAnsi"/>
        </w:rPr>
        <w:t xml:space="preserve">Public Health England for </w:t>
      </w:r>
      <w:r>
        <w:rPr>
          <w:rFonts w:cstheme="minorHAnsi"/>
        </w:rPr>
        <w:t xml:space="preserve">swab </w:t>
      </w:r>
      <w:r w:rsidRPr="002B541A">
        <w:rPr>
          <w:rFonts w:cstheme="minorHAnsi"/>
        </w:rPr>
        <w:t>processing</w:t>
      </w:r>
      <w:r>
        <w:rPr>
          <w:rFonts w:cstheme="minorHAnsi"/>
        </w:rPr>
        <w:t xml:space="preserve"> between </w:t>
      </w:r>
      <w:r w:rsidRPr="00750174">
        <w:rPr>
          <w:rFonts w:cstheme="minorHAnsi"/>
        </w:rPr>
        <w:t>2006/07 and 2011/12</w:t>
      </w:r>
      <w:r w:rsidRPr="002B541A">
        <w:rPr>
          <w:rFonts w:cstheme="minorHAnsi"/>
        </w:rPr>
        <w:t xml:space="preserve">. </w:t>
      </w:r>
      <w:r w:rsidR="00FF5726">
        <w:rPr>
          <w:rFonts w:cstheme="minorHAnsi"/>
        </w:rPr>
        <w:t>Computational a</w:t>
      </w:r>
      <w:r w:rsidR="00FF5726" w:rsidRPr="00FF5726">
        <w:rPr>
          <w:rFonts w:cstheme="minorHAnsi"/>
        </w:rPr>
        <w:t xml:space="preserve">nalyses were </w:t>
      </w:r>
      <w:r w:rsidR="00FF5726">
        <w:rPr>
          <w:rFonts w:cstheme="minorHAnsi"/>
        </w:rPr>
        <w:t xml:space="preserve">made possible through access to </w:t>
      </w:r>
      <w:r w:rsidR="00FF5726" w:rsidRPr="00FF5726">
        <w:rPr>
          <w:rFonts w:cstheme="minorHAnsi"/>
        </w:rPr>
        <w:t>CLIMB-computing server</w:t>
      </w:r>
      <w:r w:rsidR="00FF5726">
        <w:rPr>
          <w:rFonts w:cstheme="minorHAnsi"/>
        </w:rPr>
        <w:t xml:space="preserve">s. </w:t>
      </w:r>
      <w:r>
        <w:rPr>
          <w:rFonts w:cstheme="minorHAnsi"/>
        </w:rPr>
        <w:t xml:space="preserve">We </w:t>
      </w:r>
      <w:r w:rsidR="00FF5726">
        <w:rPr>
          <w:rFonts w:cstheme="minorHAnsi"/>
        </w:rPr>
        <w:t xml:space="preserve">also </w:t>
      </w:r>
      <w:r w:rsidRPr="002B541A">
        <w:rPr>
          <w:rFonts w:cstheme="minorHAnsi"/>
        </w:rPr>
        <w:t>acknowledge the use of the IRIDIS High Performance Computing Facility, and associated support services at the University of Southampton, in the completion of this work.</w:t>
      </w:r>
      <w:r>
        <w:rPr>
          <w:rFonts w:cstheme="minorHAnsi"/>
        </w:rPr>
        <w:t xml:space="preserve"> Finally, w</w:t>
      </w:r>
      <w:r w:rsidRPr="002B541A">
        <w:rPr>
          <w:rFonts w:cstheme="minorHAnsi"/>
        </w:rPr>
        <w:t>e acknowledge</w:t>
      </w:r>
      <w:r w:rsidR="008D4964">
        <w:rPr>
          <w:rFonts w:cstheme="minorHAnsi"/>
        </w:rPr>
        <w:t xml:space="preserve"> </w:t>
      </w:r>
      <w:r w:rsidRPr="002B541A">
        <w:rPr>
          <w:rFonts w:cstheme="minorHAnsi"/>
        </w:rPr>
        <w:t xml:space="preserve">the </w:t>
      </w:r>
      <w:r>
        <w:rPr>
          <w:rFonts w:cstheme="minorHAnsi"/>
        </w:rPr>
        <w:t xml:space="preserve">patients, </w:t>
      </w:r>
      <w:r w:rsidRPr="002B541A">
        <w:rPr>
          <w:rFonts w:cstheme="minorHAnsi"/>
        </w:rPr>
        <w:t>guardians,</w:t>
      </w:r>
      <w:r>
        <w:rPr>
          <w:rFonts w:cstheme="minorHAnsi"/>
        </w:rPr>
        <w:t xml:space="preserve"> and </w:t>
      </w:r>
      <w:r w:rsidRPr="002B541A">
        <w:rPr>
          <w:rFonts w:cstheme="minorHAnsi"/>
        </w:rPr>
        <w:t xml:space="preserve">participants </w:t>
      </w:r>
      <w:r>
        <w:rPr>
          <w:rFonts w:cstheme="minorHAnsi"/>
        </w:rPr>
        <w:t xml:space="preserve">without whom this study would not have been possible. </w:t>
      </w:r>
    </w:p>
    <w:p w14:paraId="4BD3F4BF" w14:textId="77777777" w:rsidR="007B083B" w:rsidRDefault="007B083B" w:rsidP="007B083B">
      <w:pPr>
        <w:spacing w:line="480" w:lineRule="auto"/>
        <w:rPr>
          <w:rFonts w:cstheme="minorHAnsi"/>
        </w:rPr>
      </w:pPr>
    </w:p>
    <w:p w14:paraId="1D6125D8" w14:textId="2B0C2A2E" w:rsidR="007B083B" w:rsidRDefault="007B083B" w:rsidP="007B083B">
      <w:pPr>
        <w:spacing w:line="480" w:lineRule="auto"/>
        <w:rPr>
          <w:rFonts w:cstheme="minorHAnsi"/>
        </w:rPr>
      </w:pPr>
      <w:r>
        <w:rPr>
          <w:rFonts w:cstheme="minorHAnsi"/>
        </w:rPr>
        <w:t>Author</w:t>
      </w:r>
      <w:r w:rsidR="00D53EE1">
        <w:rPr>
          <w:rFonts w:cstheme="minorHAnsi"/>
        </w:rPr>
        <w:t>s and</w:t>
      </w:r>
      <w:r>
        <w:rPr>
          <w:rFonts w:cstheme="minorHAnsi"/>
        </w:rPr>
        <w:t xml:space="preserve"> Contribut</w:t>
      </w:r>
      <w:r w:rsidR="00D53EE1">
        <w:rPr>
          <w:rFonts w:cstheme="minorHAnsi"/>
        </w:rPr>
        <w:t>ors</w:t>
      </w:r>
    </w:p>
    <w:p w14:paraId="32F59CDF" w14:textId="7B48E463" w:rsidR="007B083B" w:rsidRPr="00EB204B" w:rsidRDefault="00D53EE1" w:rsidP="007B083B">
      <w:pPr>
        <w:spacing w:line="480" w:lineRule="auto"/>
        <w:rPr>
          <w:rFonts w:cstheme="minorHAnsi"/>
        </w:rPr>
      </w:pPr>
      <w:r>
        <w:rPr>
          <w:rFonts w:cstheme="minorHAnsi"/>
        </w:rPr>
        <w:t>DWC – Investigation, Formal Analysis</w:t>
      </w:r>
      <w:r w:rsidR="00372AC3">
        <w:rPr>
          <w:rFonts w:cstheme="minorHAnsi"/>
        </w:rPr>
        <w:t>,</w:t>
      </w:r>
      <w:r>
        <w:rPr>
          <w:rFonts w:cstheme="minorHAnsi"/>
        </w:rPr>
        <w:t xml:space="preserve"> Writing – Original Draft Preparation</w:t>
      </w:r>
      <w:r w:rsidR="00372AC3">
        <w:rPr>
          <w:rFonts w:cstheme="minorHAnsi"/>
        </w:rPr>
        <w:t>, and Visualisation</w:t>
      </w:r>
      <w:r>
        <w:rPr>
          <w:rFonts w:cstheme="minorHAnsi"/>
        </w:rPr>
        <w:t xml:space="preserve">; </w:t>
      </w:r>
      <w:r w:rsidR="007B083B" w:rsidRPr="00EB204B">
        <w:rPr>
          <w:rFonts w:cstheme="minorHAnsi"/>
        </w:rPr>
        <w:t xml:space="preserve">SNF </w:t>
      </w:r>
      <w:r w:rsidR="00372AC3">
        <w:rPr>
          <w:rFonts w:cstheme="minorHAnsi"/>
        </w:rPr>
        <w:t xml:space="preserve">- </w:t>
      </w:r>
      <w:r w:rsidRPr="00D53EE1">
        <w:rPr>
          <w:rFonts w:cstheme="minorHAnsi"/>
        </w:rPr>
        <w:t>Conceptualisation</w:t>
      </w:r>
      <w:r>
        <w:rPr>
          <w:rFonts w:cstheme="minorHAnsi"/>
        </w:rPr>
        <w:t xml:space="preserve"> and Funding</w:t>
      </w:r>
      <w:r w:rsidR="00372AC3">
        <w:rPr>
          <w:rFonts w:cstheme="minorHAnsi"/>
        </w:rPr>
        <w:t xml:space="preserve">, </w:t>
      </w:r>
      <w:r w:rsidR="00372AC3" w:rsidRPr="00372AC3">
        <w:rPr>
          <w:rFonts w:cstheme="minorHAnsi"/>
        </w:rPr>
        <w:t>Writing – Review and Editing</w:t>
      </w:r>
      <w:r>
        <w:rPr>
          <w:rFonts w:cstheme="minorHAnsi"/>
        </w:rPr>
        <w:t>;</w:t>
      </w:r>
      <w:r w:rsidR="00372AC3">
        <w:rPr>
          <w:rFonts w:cstheme="minorHAnsi"/>
        </w:rPr>
        <w:t xml:space="preserve"> SDB – Funding, Resources, </w:t>
      </w:r>
      <w:r w:rsidR="00372AC3" w:rsidRPr="00372AC3">
        <w:rPr>
          <w:rFonts w:cstheme="minorHAnsi"/>
        </w:rPr>
        <w:t>Writing – Review and Editing</w:t>
      </w:r>
      <w:r w:rsidR="00372AC3">
        <w:rPr>
          <w:rFonts w:cstheme="minorHAnsi"/>
        </w:rPr>
        <w:t xml:space="preserve">; SWL – Formal Analysis, Data Curation, </w:t>
      </w:r>
      <w:r w:rsidR="00372AC3" w:rsidRPr="00372AC3">
        <w:rPr>
          <w:rFonts w:cstheme="minorHAnsi"/>
        </w:rPr>
        <w:t>Writing – Review and Editing</w:t>
      </w:r>
      <w:r w:rsidR="00372AC3">
        <w:rPr>
          <w:rFonts w:cstheme="minorHAnsi"/>
        </w:rPr>
        <w:t xml:space="preserve">; NK - Formal Analysis, Data Curation, </w:t>
      </w:r>
      <w:r w:rsidR="00372AC3" w:rsidRPr="00372AC3">
        <w:rPr>
          <w:rFonts w:cstheme="minorHAnsi"/>
        </w:rPr>
        <w:t>Writing – Review and Editing</w:t>
      </w:r>
      <w:r w:rsidR="00372AC3">
        <w:rPr>
          <w:rFonts w:cstheme="minorHAnsi"/>
        </w:rPr>
        <w:t xml:space="preserve">; SCC - </w:t>
      </w:r>
      <w:r w:rsidR="00372AC3" w:rsidRPr="00D53EE1">
        <w:rPr>
          <w:rFonts w:cstheme="minorHAnsi"/>
        </w:rPr>
        <w:t>Conceptualisation</w:t>
      </w:r>
      <w:r w:rsidR="00372AC3">
        <w:rPr>
          <w:rFonts w:cstheme="minorHAnsi"/>
        </w:rPr>
        <w:t xml:space="preserve"> and Funding, </w:t>
      </w:r>
      <w:r w:rsidR="00372AC3" w:rsidRPr="00372AC3">
        <w:rPr>
          <w:rFonts w:cstheme="minorHAnsi"/>
        </w:rPr>
        <w:t>Writing – Review and Editing</w:t>
      </w:r>
      <w:r w:rsidR="00372AC3">
        <w:rPr>
          <w:rFonts w:cstheme="minorHAnsi"/>
        </w:rPr>
        <w:t>.</w:t>
      </w:r>
    </w:p>
    <w:p w14:paraId="138FE2D8" w14:textId="77777777" w:rsidR="007B083B" w:rsidRDefault="007B083B" w:rsidP="007B083B">
      <w:pPr>
        <w:spacing w:line="480" w:lineRule="auto"/>
        <w:rPr>
          <w:rFonts w:cstheme="minorHAnsi"/>
        </w:rPr>
      </w:pPr>
      <w:r>
        <w:rPr>
          <w:rFonts w:cstheme="minorHAnsi"/>
        </w:rPr>
        <w:br w:type="page"/>
      </w:r>
    </w:p>
    <w:p w14:paraId="11FE250E" w14:textId="3215780D" w:rsidR="007B083B" w:rsidRDefault="00D53EE1" w:rsidP="007B083B">
      <w:pPr>
        <w:spacing w:line="480" w:lineRule="auto"/>
        <w:rPr>
          <w:rFonts w:cstheme="minorHAnsi"/>
        </w:rPr>
      </w:pPr>
      <w:r>
        <w:rPr>
          <w:rFonts w:cstheme="minorHAnsi"/>
        </w:rPr>
        <w:t>Conflicts of Interest</w:t>
      </w:r>
    </w:p>
    <w:p w14:paraId="11E3CEA9" w14:textId="7C585FCE" w:rsidR="001751BF" w:rsidRDefault="007B083B" w:rsidP="007B083B">
      <w:pPr>
        <w:spacing w:line="480" w:lineRule="auto"/>
        <w:rPr>
          <w:rFonts w:cstheme="minorHAnsi"/>
        </w:rPr>
      </w:pPr>
      <w:r w:rsidRPr="00EE5CBE">
        <w:rPr>
          <w:rFonts w:cstheme="minorHAnsi"/>
        </w:rPr>
        <w:t>DWC</w:t>
      </w:r>
      <w:r>
        <w:rPr>
          <w:rFonts w:cstheme="minorHAnsi"/>
        </w:rPr>
        <w:t xml:space="preserve"> was</w:t>
      </w:r>
      <w:r w:rsidRPr="00EE5CBE">
        <w:rPr>
          <w:rFonts w:cstheme="minorHAnsi"/>
        </w:rPr>
        <w:t xml:space="preserve"> </w:t>
      </w:r>
      <w:r>
        <w:rPr>
          <w:rFonts w:cstheme="minorHAnsi"/>
        </w:rPr>
        <w:t>a post-doctoral researcher on</w:t>
      </w:r>
      <w:r w:rsidRPr="00EE5CBE">
        <w:rPr>
          <w:rFonts w:cstheme="minorHAnsi"/>
        </w:rPr>
        <w:t xml:space="preserve"> GSK</w:t>
      </w:r>
      <w:r>
        <w:rPr>
          <w:rFonts w:cstheme="minorHAnsi"/>
        </w:rPr>
        <w:t xml:space="preserve"> funded projects</w:t>
      </w:r>
      <w:r w:rsidRPr="00EE5CBE">
        <w:rPr>
          <w:rFonts w:cstheme="minorHAnsi"/>
        </w:rPr>
        <w:t xml:space="preserve"> </w:t>
      </w:r>
      <w:r>
        <w:rPr>
          <w:rFonts w:cstheme="minorHAnsi"/>
        </w:rPr>
        <w:t xml:space="preserve">in </w:t>
      </w:r>
      <w:r w:rsidRPr="00EE5CBE">
        <w:rPr>
          <w:rFonts w:cstheme="minorHAnsi"/>
        </w:rPr>
        <w:t>2014/15</w:t>
      </w:r>
      <w:r>
        <w:rPr>
          <w:rFonts w:cstheme="minorHAnsi"/>
        </w:rPr>
        <w:t>, and currently receives grant support from Pfizer and the National Institute for Health via the NIHR Southampton Biomedical Research Centre</w:t>
      </w:r>
      <w:r w:rsidRPr="00EE5CBE">
        <w:rPr>
          <w:rFonts w:cstheme="minorHAnsi"/>
        </w:rPr>
        <w:t xml:space="preserve">. SNF </w:t>
      </w:r>
      <w:r w:rsidR="008D4964">
        <w:rPr>
          <w:rFonts w:cstheme="minorHAnsi"/>
        </w:rPr>
        <w:t xml:space="preserve">is an NIHR Senior Investigator and </w:t>
      </w:r>
      <w:r w:rsidRPr="00EE5CBE">
        <w:rPr>
          <w:rFonts w:cstheme="minorHAnsi"/>
        </w:rPr>
        <w:t xml:space="preserve">receives support from the National Institute for Health Research funding via the NIHR Southampton Wellcome Trust Clinical Research Facility and the NIHR Southampton Biomedical Research </w:t>
      </w:r>
      <w:r>
        <w:rPr>
          <w:rFonts w:cstheme="minorHAnsi"/>
        </w:rPr>
        <w:t>Centre</w:t>
      </w:r>
      <w:r w:rsidRPr="00EE5CBE">
        <w:rPr>
          <w:rFonts w:cstheme="minorHAnsi"/>
        </w:rPr>
        <w:t>. SNF</w:t>
      </w:r>
      <w:r>
        <w:rPr>
          <w:rFonts w:cstheme="minorHAnsi"/>
        </w:rPr>
        <w:t xml:space="preserve"> and</w:t>
      </w:r>
      <w:r w:rsidRPr="00EE5CBE">
        <w:rPr>
          <w:rFonts w:cstheme="minorHAnsi"/>
        </w:rPr>
        <w:t xml:space="preserve"> SCC act as principal investigator</w:t>
      </w:r>
      <w:r>
        <w:rPr>
          <w:rFonts w:cstheme="minorHAnsi"/>
        </w:rPr>
        <w:t>s</w:t>
      </w:r>
      <w:r w:rsidRPr="00EE5CBE">
        <w:rPr>
          <w:rFonts w:cstheme="minorHAnsi"/>
        </w:rPr>
        <w:t xml:space="preserve"> for clinical trials and other studies conducted on behalf of University Hospital Southampton NHS Foundation Trust/University of Southampton that are sponsored by vaccine manufacturers</w:t>
      </w:r>
      <w:r>
        <w:rPr>
          <w:rFonts w:cstheme="minorHAnsi"/>
        </w:rPr>
        <w:t>.</w:t>
      </w:r>
      <w:r w:rsidRPr="00EE5CBE">
        <w:rPr>
          <w:rFonts w:cstheme="minorHAnsi"/>
        </w:rPr>
        <w:t xml:space="preserve"> </w:t>
      </w:r>
      <w:r>
        <w:rPr>
          <w:rFonts w:cstheme="minorHAnsi"/>
        </w:rPr>
        <w:t>N</w:t>
      </w:r>
      <w:r w:rsidRPr="00EE5CBE">
        <w:rPr>
          <w:rFonts w:cstheme="minorHAnsi"/>
        </w:rPr>
        <w:t>o personal payments</w:t>
      </w:r>
      <w:r>
        <w:rPr>
          <w:rFonts w:cstheme="minorHAnsi"/>
        </w:rPr>
        <w:t xml:space="preserve"> are received</w:t>
      </w:r>
      <w:r w:rsidRPr="00EE5CBE">
        <w:rPr>
          <w:rFonts w:cstheme="minorHAnsi"/>
        </w:rPr>
        <w:t xml:space="preserve"> from them. SNF</w:t>
      </w:r>
      <w:r w:rsidR="00D53EE1">
        <w:rPr>
          <w:rFonts w:cstheme="minorHAnsi"/>
        </w:rPr>
        <w:t xml:space="preserve"> </w:t>
      </w:r>
      <w:r w:rsidRPr="00EE5CBE">
        <w:rPr>
          <w:rFonts w:cstheme="minorHAnsi"/>
        </w:rPr>
        <w:t xml:space="preserve">and SCC have participated in advisory boards for vaccine manufacturers </w:t>
      </w:r>
      <w:r w:rsidR="008D4964">
        <w:rPr>
          <w:rFonts w:cstheme="minorHAnsi"/>
        </w:rPr>
        <w:t xml:space="preserve">including Pfizer </w:t>
      </w:r>
      <w:r w:rsidRPr="00EE5CBE">
        <w:rPr>
          <w:rFonts w:cstheme="minorHAnsi"/>
        </w:rPr>
        <w:t xml:space="preserve">but receive no personal payments for this work. </w:t>
      </w:r>
      <w:r w:rsidR="00D53EE1">
        <w:rPr>
          <w:rFonts w:cstheme="minorHAnsi"/>
        </w:rPr>
        <w:t xml:space="preserve">DWC, </w:t>
      </w:r>
      <w:r w:rsidRPr="00EE5CBE">
        <w:rPr>
          <w:rFonts w:cstheme="minorHAnsi"/>
        </w:rPr>
        <w:t>SNF</w:t>
      </w:r>
      <w:r w:rsidR="00D53EE1">
        <w:rPr>
          <w:rFonts w:cstheme="minorHAnsi"/>
        </w:rPr>
        <w:t xml:space="preserve">, </w:t>
      </w:r>
      <w:r w:rsidRPr="00EE5CBE">
        <w:rPr>
          <w:rFonts w:cstheme="minorHAnsi"/>
        </w:rPr>
        <w:t xml:space="preserve">SCC have received financial assistance from vaccine manufacturers to attend conferences. All grants and honoraria are paid into accounts within the respective NHS Trusts or Universities, or to independent charities. </w:t>
      </w:r>
      <w:r w:rsidRPr="00272180">
        <w:rPr>
          <w:rFonts w:cstheme="minorHAnsi"/>
        </w:rPr>
        <w:t>All other authors have no conflicts of interest.</w:t>
      </w:r>
    </w:p>
    <w:p w14:paraId="6560505A" w14:textId="77777777" w:rsidR="0082613C" w:rsidRDefault="0082613C" w:rsidP="007B083B">
      <w:pPr>
        <w:spacing w:line="480" w:lineRule="auto"/>
        <w:rPr>
          <w:rFonts w:cstheme="minorHAnsi"/>
        </w:rPr>
      </w:pPr>
    </w:p>
    <w:p w14:paraId="7A684827" w14:textId="77777777" w:rsidR="0082613C" w:rsidRDefault="0082613C" w:rsidP="0082613C">
      <w:pPr>
        <w:spacing w:line="480" w:lineRule="auto"/>
      </w:pPr>
      <w:r w:rsidRPr="170A91B8">
        <w:t xml:space="preserve">Ethical Approval: The </w:t>
      </w:r>
      <w:r>
        <w:t xml:space="preserve">paediatric carriage </w:t>
      </w:r>
      <w:r w:rsidRPr="170A91B8">
        <w:t xml:space="preserve">study was approved by UK NHS Research Ethics Service (06/Q1704/105 and 14/NS/1064). </w:t>
      </w:r>
      <w:r w:rsidRPr="00B210F7">
        <w:t xml:space="preserve">The </w:t>
      </w:r>
      <w:r>
        <w:t xml:space="preserve">collection of IPD isolates </w:t>
      </w:r>
      <w:r w:rsidRPr="00B210F7">
        <w:t xml:space="preserve">was approved by UK NHS Research Ethics (08/H0504/28). </w:t>
      </w:r>
      <w:r>
        <w:t>All methods were</w:t>
      </w:r>
      <w:r w:rsidRPr="00BE20E9">
        <w:t xml:space="preserve"> performed in accordance with relevant regulations</w:t>
      </w:r>
      <w:r>
        <w:t>. I</w:t>
      </w:r>
      <w:r w:rsidRPr="00BE20E9">
        <w:t xml:space="preserve">nformed consent </w:t>
      </w:r>
      <w:r>
        <w:t xml:space="preserve">was secured </w:t>
      </w:r>
      <w:r w:rsidRPr="00BE20E9">
        <w:t xml:space="preserve">from </w:t>
      </w:r>
      <w:r>
        <w:t>the</w:t>
      </w:r>
      <w:r w:rsidRPr="00BE20E9">
        <w:t xml:space="preserve"> legal guardians</w:t>
      </w:r>
      <w:r>
        <w:t xml:space="preserve"> of all participants of the paediatric carriage study.</w:t>
      </w:r>
    </w:p>
    <w:p w14:paraId="49BE19AF" w14:textId="77777777" w:rsidR="001751BF" w:rsidRDefault="001751BF">
      <w:pPr>
        <w:rPr>
          <w:rFonts w:cstheme="minorHAnsi"/>
        </w:rPr>
      </w:pPr>
      <w:r>
        <w:rPr>
          <w:rFonts w:cstheme="minorHAnsi"/>
        </w:rPr>
        <w:br w:type="page"/>
      </w:r>
    </w:p>
    <w:p w14:paraId="76B8FAAE" w14:textId="77777777" w:rsidR="001751BF" w:rsidRDefault="001751BF" w:rsidP="007B083B">
      <w:pPr>
        <w:spacing w:line="480" w:lineRule="auto"/>
      </w:pPr>
      <w:r>
        <w:t>Figure Legends</w:t>
      </w:r>
    </w:p>
    <w:p w14:paraId="415F03A9" w14:textId="77777777" w:rsidR="001751BF" w:rsidRPr="001751BF" w:rsidRDefault="001751BF" w:rsidP="001751BF">
      <w:pPr>
        <w:spacing w:line="480" w:lineRule="auto"/>
      </w:pPr>
      <w:r w:rsidRPr="001751BF">
        <w:rPr>
          <w:lang w:val="en-US"/>
        </w:rPr>
        <w:t xml:space="preserve">Figure 1: Isolation period of </w:t>
      </w:r>
      <w:r w:rsidRPr="001751BF">
        <w:rPr>
          <w:i/>
          <w:iCs/>
          <w:lang w:val="en-US"/>
        </w:rPr>
        <w:t>S. pneumoniae s</w:t>
      </w:r>
      <w:r w:rsidRPr="001751BF">
        <w:rPr>
          <w:lang w:val="en-US"/>
        </w:rPr>
        <w:t xml:space="preserve">erotype 3 isolates (A) with carriage isolates shown in purple and IPD in yellow. The split between age groups is shown in B where all carriage isolates (n=18) were from children &lt;5-years old, compared to just 21.7% (n=5/23) of IPD isolates. Serotype 3 as a proportion of all </w:t>
      </w:r>
      <w:r w:rsidRPr="001751BF">
        <w:rPr>
          <w:i/>
          <w:iCs/>
          <w:lang w:val="en-US"/>
        </w:rPr>
        <w:t>S. pneumoniae</w:t>
      </w:r>
      <w:r w:rsidRPr="001751BF">
        <w:rPr>
          <w:lang w:val="en-US"/>
        </w:rPr>
        <w:t xml:space="preserve"> sampled each period is shown in C., with the proportion that accounted for IPD by age group in D. </w:t>
      </w:r>
    </w:p>
    <w:p w14:paraId="7C8068F2" w14:textId="77777777" w:rsidR="001751BF" w:rsidRDefault="001751BF" w:rsidP="007B083B">
      <w:pPr>
        <w:spacing w:line="480" w:lineRule="auto"/>
      </w:pPr>
    </w:p>
    <w:p w14:paraId="7B9CE528" w14:textId="77777777" w:rsidR="001751BF" w:rsidRPr="001751BF" w:rsidRDefault="001751BF" w:rsidP="001751BF">
      <w:pPr>
        <w:spacing w:line="480" w:lineRule="auto"/>
      </w:pPr>
      <w:r w:rsidRPr="001751BF">
        <w:rPr>
          <w:lang w:val="en-US"/>
        </w:rPr>
        <w:t>Figure 2: A: Maximum-likelihood phylogeny of all Serotype 3 pneumococci generated using RAxML-NG on a recombination corrected alignment done using Gubbins. Tree tips are are colored according to various study groups: carriage (green circle), IPD (purple triangle) and the reference (</w:t>
      </w:r>
      <w:r w:rsidRPr="001751BF">
        <w:t>OXC141; NC_017592.1). Associated metadata are shown as coloured rings depicting ST (inner), GPSC (middle) and Clade (outer). B. The same phylogeny with CC180 isolates highlighted by the blue box from which a time-corrected phylogeny (C) was constructed using BactDating where blue tips show earliest isolate collections and red the most recent.</w:t>
      </w:r>
    </w:p>
    <w:p w14:paraId="0814D6DE" w14:textId="77777777" w:rsidR="001751BF" w:rsidRDefault="001751BF" w:rsidP="007B083B">
      <w:pPr>
        <w:spacing w:line="480" w:lineRule="auto"/>
      </w:pPr>
    </w:p>
    <w:p w14:paraId="248C6DB6" w14:textId="77777777" w:rsidR="001751BF" w:rsidRPr="001751BF" w:rsidRDefault="001751BF" w:rsidP="001751BF">
      <w:pPr>
        <w:spacing w:line="480" w:lineRule="auto"/>
      </w:pPr>
      <w:r w:rsidRPr="001751BF">
        <w:rPr>
          <w:lang w:val="en-US"/>
        </w:rPr>
        <w:t>Figure 3: Maximum-likelihood phylogeny Serotype 3 pneumococci with distribution of variable antigens. Tree tips are are colored according to various study groups: carriage (green circle), IPD (purple triangle) and the reference (</w:t>
      </w:r>
      <w:r w:rsidRPr="001751BF">
        <w:t xml:space="preserve">OXC141; NC_017592.1). </w:t>
      </w:r>
    </w:p>
    <w:p w14:paraId="0F3E0019" w14:textId="77777777" w:rsidR="001751BF" w:rsidRDefault="001751BF" w:rsidP="007B083B">
      <w:pPr>
        <w:spacing w:line="480" w:lineRule="auto"/>
      </w:pPr>
    </w:p>
    <w:p w14:paraId="08787927" w14:textId="0D90EC12" w:rsidR="00430990" w:rsidRDefault="001751BF" w:rsidP="007B083B">
      <w:pPr>
        <w:spacing w:line="480" w:lineRule="auto"/>
      </w:pPr>
      <w:r w:rsidRPr="001751BF">
        <w:rPr>
          <w:lang w:val="en-US"/>
        </w:rPr>
        <w:t>Figure 4: Maximum likelihood phylogeny of all Serotype 3 isolates generated using RAxML-NG with clade I</w:t>
      </w:r>
      <w:r w:rsidRPr="001751BF">
        <w:rPr>
          <w:lang w:val="el-GR"/>
        </w:rPr>
        <w:t>α</w:t>
      </w:r>
      <w:r w:rsidRPr="001751BF">
        <w:t xml:space="preserve"> </w:t>
      </w:r>
      <w:r w:rsidRPr="001751BF">
        <w:rPr>
          <w:lang w:val="en-US"/>
        </w:rPr>
        <w:t xml:space="preserve">and II shown (left) with linear genome map of the reference </w:t>
      </w:r>
      <w:r w:rsidRPr="001751BF">
        <w:rPr>
          <w:i/>
          <w:iCs/>
          <w:lang w:val="en-US"/>
        </w:rPr>
        <w:t xml:space="preserve">S. pneumoniae </w:t>
      </w:r>
      <w:r w:rsidRPr="001751BF">
        <w:rPr>
          <w:lang w:val="en-US"/>
        </w:rPr>
        <w:t>OXC141 (top). Recombination events are shown as red and blue blocks, with red indicating a recombination event that has occurred on an ancestral branch and blue showing recombination blocks unique to that terminal node i.e., isolate. The bottom plot shows the cumulative frequency of recombination at positions along the reference.</w:t>
      </w:r>
      <w:r w:rsidR="00430990">
        <w:br w:type="page"/>
      </w:r>
    </w:p>
    <w:p w14:paraId="71D9F9DE" w14:textId="7004A571" w:rsidR="003D3C1B" w:rsidRDefault="00D54528" w:rsidP="00D54528">
      <w:pPr>
        <w:spacing w:line="480" w:lineRule="auto"/>
      </w:pPr>
      <w:r>
        <w:t>References</w:t>
      </w:r>
    </w:p>
    <w:p w14:paraId="0D5CB065" w14:textId="77777777" w:rsidR="00851CAA" w:rsidRPr="00851CAA" w:rsidRDefault="003D3C1B" w:rsidP="00851CAA">
      <w:pPr>
        <w:pStyle w:val="EndNoteBibliography"/>
        <w:rPr>
          <w:noProof/>
        </w:rPr>
      </w:pPr>
      <w:r>
        <w:fldChar w:fldCharType="begin"/>
      </w:r>
      <w:r>
        <w:instrText xml:space="preserve"> ADDIN EN.REFLIST </w:instrText>
      </w:r>
      <w:r>
        <w:fldChar w:fldCharType="separate"/>
      </w:r>
      <w:r w:rsidR="00851CAA" w:rsidRPr="00851CAA">
        <w:rPr>
          <w:noProof/>
        </w:rPr>
        <w:t>1.</w:t>
      </w:r>
      <w:r w:rsidR="00851CAA" w:rsidRPr="00851CAA">
        <w:rPr>
          <w:noProof/>
        </w:rPr>
        <w:tab/>
        <w:t>Wasserman M, Chapman R, Lapidot R, Sutton K, Dillon-Murphy D, Patel S, et al. Twenty-Year Public Health Impact of 7- and 13-Valent Pneumococcal Conjugate Vaccines in US Children. Emerging infectious diseases. 2021;27(6):1627-36.</w:t>
      </w:r>
    </w:p>
    <w:p w14:paraId="3E288857" w14:textId="77777777" w:rsidR="00851CAA" w:rsidRPr="00851CAA" w:rsidRDefault="00851CAA" w:rsidP="00851CAA">
      <w:pPr>
        <w:pStyle w:val="EndNoteBibliography"/>
        <w:rPr>
          <w:noProof/>
        </w:rPr>
      </w:pPr>
      <w:r w:rsidRPr="00851CAA">
        <w:rPr>
          <w:noProof/>
        </w:rPr>
        <w:t>2.</w:t>
      </w:r>
      <w:r w:rsidRPr="00851CAA">
        <w:rPr>
          <w:noProof/>
        </w:rPr>
        <w:tab/>
        <w:t>Mackenzie GA, Hill PC, Jeffries DJ, Hossain I, Uchendu U, Ameh D, et al. Effect of the introduction of pneumococcal conjugate vaccination on invasive pneumococcal disease in The Gambia: a population-based surveillance study. The Lancet Infectious Diseases. 2017;17(9):965-73.</w:t>
      </w:r>
    </w:p>
    <w:p w14:paraId="7BD438B5" w14:textId="77777777" w:rsidR="00851CAA" w:rsidRPr="00851CAA" w:rsidRDefault="00851CAA" w:rsidP="00851CAA">
      <w:pPr>
        <w:pStyle w:val="EndNoteBibliography"/>
        <w:rPr>
          <w:noProof/>
        </w:rPr>
      </w:pPr>
      <w:r w:rsidRPr="00851CAA">
        <w:rPr>
          <w:noProof/>
        </w:rPr>
        <w:t>3.</w:t>
      </w:r>
      <w:r w:rsidRPr="00851CAA">
        <w:rPr>
          <w:noProof/>
        </w:rPr>
        <w:tab/>
        <w:t>Galanis I, Lindstrand A, Darenberg J, Browall S, Nannapaneni P, Sjöström K, et al. Effects of PCV7 and PCV13 on invasive pneumococcal disease and carriage in Stockholm, Sweden. European Respiratory Journal. 2016.</w:t>
      </w:r>
    </w:p>
    <w:p w14:paraId="5E0D4CE8" w14:textId="77777777" w:rsidR="00851CAA" w:rsidRPr="00851CAA" w:rsidRDefault="00851CAA" w:rsidP="00851CAA">
      <w:pPr>
        <w:pStyle w:val="EndNoteBibliography"/>
        <w:rPr>
          <w:noProof/>
        </w:rPr>
      </w:pPr>
      <w:r w:rsidRPr="00851CAA">
        <w:rPr>
          <w:noProof/>
        </w:rPr>
        <w:t>4.</w:t>
      </w:r>
      <w:r w:rsidRPr="00851CAA">
        <w:rPr>
          <w:noProof/>
        </w:rPr>
        <w:tab/>
        <w:t>Waight PA, Andrews NJ, Ladhani SN, Sheppard CL, Slack MPE, Miller E. Effect of the 13-valent pneumococcal conjugate vaccine on invasive pneumococcal disease in England and Wales 4 years after its introduction: an observational cohort study. The Lancet Infectious Diseases. 2015;15(5):535-43.</w:t>
      </w:r>
    </w:p>
    <w:p w14:paraId="088C6724" w14:textId="77777777" w:rsidR="00851CAA" w:rsidRPr="00851CAA" w:rsidRDefault="00851CAA" w:rsidP="00851CAA">
      <w:pPr>
        <w:pStyle w:val="EndNoteBibliography"/>
        <w:rPr>
          <w:noProof/>
        </w:rPr>
      </w:pPr>
      <w:r w:rsidRPr="00851CAA">
        <w:rPr>
          <w:noProof/>
        </w:rPr>
        <w:t>5.</w:t>
      </w:r>
      <w:r w:rsidRPr="00851CAA">
        <w:rPr>
          <w:noProof/>
        </w:rPr>
        <w:tab/>
        <w:t>Moore MR, Link-Gelles R, Schaffner W, Lynfield R, Lexau C, Bennett NM, et al. Effect of use of 13-valent pneumococcal conjugate vaccine in children on invasive pneumococcal disease in children and adults in the USA: analysis of multisite, population-based surveillance. The Lancet Infectious Diseases. 2015;15(3):301-9.</w:t>
      </w:r>
    </w:p>
    <w:p w14:paraId="4AD638F0" w14:textId="77777777" w:rsidR="00851CAA" w:rsidRPr="00851CAA" w:rsidRDefault="00851CAA" w:rsidP="00851CAA">
      <w:pPr>
        <w:pStyle w:val="EndNoteBibliography"/>
        <w:rPr>
          <w:noProof/>
        </w:rPr>
      </w:pPr>
      <w:r w:rsidRPr="00851CAA">
        <w:rPr>
          <w:noProof/>
        </w:rPr>
        <w:t>6.</w:t>
      </w:r>
      <w:r w:rsidRPr="00851CAA">
        <w:rPr>
          <w:noProof/>
        </w:rPr>
        <w:tab/>
        <w:t>Løchen A, Croucher NJ, Anderson RM. Divergent serotype replacement trends and increasing diversity in pneumococcal disease in high income settings reduce the benefit of expanding vaccine valency. Scientific Reports. 2020;10(1):18977.</w:t>
      </w:r>
    </w:p>
    <w:p w14:paraId="69EAFB23" w14:textId="77777777" w:rsidR="00851CAA" w:rsidRPr="00851CAA" w:rsidRDefault="00851CAA" w:rsidP="00851CAA">
      <w:pPr>
        <w:pStyle w:val="EndNoteBibliography"/>
        <w:rPr>
          <w:noProof/>
        </w:rPr>
      </w:pPr>
      <w:r w:rsidRPr="00851CAA">
        <w:rPr>
          <w:noProof/>
        </w:rPr>
        <w:t>7.</w:t>
      </w:r>
      <w:r w:rsidRPr="00851CAA">
        <w:rPr>
          <w:noProof/>
        </w:rPr>
        <w:tab/>
        <w:t>Kandasamy R, Voysey M, Collins S, Berbers G, Robinson H, Noel I, et al. Persistent Circulation of Vaccine Serotypes and Serotype Replacement After 5 Years of Infant Immunization With 13-Valent Pneumococcal Conjugate Vaccine in the United Kingdom. J Infect Dis. 2020;221(8):1361-70.</w:t>
      </w:r>
    </w:p>
    <w:p w14:paraId="461E8818" w14:textId="77777777" w:rsidR="00851CAA" w:rsidRPr="00851CAA" w:rsidRDefault="00851CAA" w:rsidP="00851CAA">
      <w:pPr>
        <w:pStyle w:val="EndNoteBibliography"/>
        <w:rPr>
          <w:noProof/>
        </w:rPr>
      </w:pPr>
      <w:r w:rsidRPr="00851CAA">
        <w:rPr>
          <w:noProof/>
        </w:rPr>
        <w:t>8.</w:t>
      </w:r>
      <w:r w:rsidRPr="00851CAA">
        <w:rPr>
          <w:noProof/>
        </w:rPr>
        <w:tab/>
        <w:t>Gladstone RA, Devine V, Jones J, Cleary D, Jefferies JM, Bentley SD, et al. Pre-vaccine serotype composition within a lineage signposts its serotype replacement – a carriage study over 7 years following pneumococcal conjugate vaccine use in the UK. Microbial Genomics. 2017;3(6).</w:t>
      </w:r>
    </w:p>
    <w:p w14:paraId="7BB23D94" w14:textId="77777777" w:rsidR="00851CAA" w:rsidRPr="00851CAA" w:rsidRDefault="00851CAA" w:rsidP="00851CAA">
      <w:pPr>
        <w:pStyle w:val="EndNoteBibliography"/>
        <w:rPr>
          <w:noProof/>
        </w:rPr>
      </w:pPr>
      <w:r w:rsidRPr="00851CAA">
        <w:rPr>
          <w:noProof/>
        </w:rPr>
        <w:t>9.</w:t>
      </w:r>
      <w:r w:rsidRPr="00851CAA">
        <w:rPr>
          <w:noProof/>
        </w:rPr>
        <w:tab/>
        <w:t>Devine VT, Cleary DW, Jefferies JMC, Anderson R, Morris DE, Tuck AC, et al. The rise and fall of pneumococcal serotypes carried in the PCV era. Vaccine. 2017;35(9):1293-8.</w:t>
      </w:r>
    </w:p>
    <w:p w14:paraId="3478B19A" w14:textId="77777777" w:rsidR="00851CAA" w:rsidRPr="00851CAA" w:rsidRDefault="00851CAA" w:rsidP="00851CAA">
      <w:pPr>
        <w:pStyle w:val="EndNoteBibliography"/>
        <w:rPr>
          <w:noProof/>
        </w:rPr>
      </w:pPr>
      <w:r w:rsidRPr="00851CAA">
        <w:rPr>
          <w:noProof/>
        </w:rPr>
        <w:t>10.</w:t>
      </w:r>
      <w:r w:rsidRPr="00851CAA">
        <w:rPr>
          <w:noProof/>
        </w:rPr>
        <w:tab/>
        <w:t>Ladhani SN, Collins S, Djennad A, Sheppard CL, Borrow R, Fry NK, et al. Rapid increase in non-vaccine serotypes causing invasive pneumococcal disease in England and Wales, 2000–17: a prospective national observational cohort study. The Lancet Infectious Diseases. 2018;18(4):441-51.</w:t>
      </w:r>
    </w:p>
    <w:p w14:paraId="588628CD" w14:textId="77777777" w:rsidR="00851CAA" w:rsidRPr="00851CAA" w:rsidRDefault="00851CAA" w:rsidP="00851CAA">
      <w:pPr>
        <w:pStyle w:val="EndNoteBibliography"/>
        <w:rPr>
          <w:noProof/>
        </w:rPr>
      </w:pPr>
      <w:r w:rsidRPr="00851CAA">
        <w:rPr>
          <w:noProof/>
        </w:rPr>
        <w:t>11.</w:t>
      </w:r>
      <w:r w:rsidRPr="00851CAA">
        <w:rPr>
          <w:noProof/>
        </w:rPr>
        <w:tab/>
        <w:t>Sings HL, De Wals P, Gessner BD, Isturiz R, Laferriere C, McLaughlin JM, et al. Effectiveness of 13-Valent Pneumococcal Conjugate Vaccine Against Invasive Disease Caused by Serotype 3 in Children: A Systematic Review and Meta-analysis of Observational Studies. Clin Infect Dis. 2019;68(12):2135-43.</w:t>
      </w:r>
    </w:p>
    <w:p w14:paraId="7DA07430" w14:textId="77777777" w:rsidR="00851CAA" w:rsidRPr="00851CAA" w:rsidRDefault="00851CAA" w:rsidP="00851CAA">
      <w:pPr>
        <w:pStyle w:val="EndNoteBibliography"/>
        <w:rPr>
          <w:noProof/>
        </w:rPr>
      </w:pPr>
      <w:r w:rsidRPr="00851CAA">
        <w:rPr>
          <w:noProof/>
        </w:rPr>
        <w:t>12.</w:t>
      </w:r>
      <w:r w:rsidRPr="00851CAA">
        <w:rPr>
          <w:noProof/>
        </w:rPr>
        <w:tab/>
        <w:t>Southern J, Andrews N, Sandu P, Sheppard CL, Waight PA, Fry NK, et al. Pneumococcal carriage in children and their household contacts six years after introduction of the 13-valent pneumococcal conjugate vaccine in England. PloS one. 2018;13(5):e0195799.</w:t>
      </w:r>
    </w:p>
    <w:p w14:paraId="7408E218" w14:textId="77777777" w:rsidR="00851CAA" w:rsidRPr="00851CAA" w:rsidRDefault="00851CAA" w:rsidP="00851CAA">
      <w:pPr>
        <w:pStyle w:val="EndNoteBibliography"/>
        <w:rPr>
          <w:noProof/>
        </w:rPr>
      </w:pPr>
      <w:r w:rsidRPr="00851CAA">
        <w:rPr>
          <w:noProof/>
        </w:rPr>
        <w:t>13.</w:t>
      </w:r>
      <w:r w:rsidRPr="00851CAA">
        <w:rPr>
          <w:noProof/>
        </w:rPr>
        <w:tab/>
        <w:t>Pick H, Daniel P, Rodrigo C, Bewick T, Ashton D, Lawrence H, et al. Pneumococcal serotype trends, surveillance and risk factors in UK adult pneumonia, 2013-18. Thorax. 2020;75(1):38-49.</w:t>
      </w:r>
    </w:p>
    <w:p w14:paraId="29095043" w14:textId="77777777" w:rsidR="00851CAA" w:rsidRPr="00851CAA" w:rsidRDefault="00851CAA" w:rsidP="00851CAA">
      <w:pPr>
        <w:pStyle w:val="EndNoteBibliography"/>
        <w:rPr>
          <w:noProof/>
        </w:rPr>
      </w:pPr>
      <w:r w:rsidRPr="00851CAA">
        <w:rPr>
          <w:noProof/>
        </w:rPr>
        <w:t>14.</w:t>
      </w:r>
      <w:r w:rsidRPr="00851CAA">
        <w:rPr>
          <w:noProof/>
        </w:rPr>
        <w:tab/>
        <w:t>Choi EH, Zhang F, Lu YJ, Malley R. Capsular Polysaccharide (CPS) Release by Serotype 3 Pneumococcal Strains Reduces the Protective Effect of Anti-Type 3 CPS Antibodies. Clin Vaccine Immunol. 2016;23(2):162-7.</w:t>
      </w:r>
    </w:p>
    <w:p w14:paraId="1E23F6D6" w14:textId="77777777" w:rsidR="00851CAA" w:rsidRPr="00851CAA" w:rsidRDefault="00851CAA" w:rsidP="00851CAA">
      <w:pPr>
        <w:pStyle w:val="EndNoteBibliography"/>
        <w:rPr>
          <w:noProof/>
        </w:rPr>
      </w:pPr>
      <w:r w:rsidRPr="00851CAA">
        <w:rPr>
          <w:noProof/>
        </w:rPr>
        <w:t>15.</w:t>
      </w:r>
      <w:r w:rsidRPr="00851CAA">
        <w:rPr>
          <w:noProof/>
        </w:rPr>
        <w:tab/>
        <w:t>Azarian T, Mitchell PK, Georgieva M, Thompson CM, Ghouila A, Pollard AJ, et al. Global emergence and population dynamics of divergent serotype 3 CC180 pneumococci. PLoS Pathog. 2018;14(11):e1007438.</w:t>
      </w:r>
    </w:p>
    <w:p w14:paraId="62B91512" w14:textId="77777777" w:rsidR="00851CAA" w:rsidRPr="00851CAA" w:rsidRDefault="00851CAA" w:rsidP="00851CAA">
      <w:pPr>
        <w:pStyle w:val="EndNoteBibliography"/>
        <w:rPr>
          <w:noProof/>
        </w:rPr>
      </w:pPr>
      <w:r w:rsidRPr="00851CAA">
        <w:rPr>
          <w:noProof/>
        </w:rPr>
        <w:t>16.</w:t>
      </w:r>
      <w:r w:rsidRPr="00851CAA">
        <w:rPr>
          <w:noProof/>
        </w:rPr>
        <w:tab/>
        <w:t>Groves N, Sheppard CL, Litt D, Rose S, Silva A, Njoku N, et al. Evolution of Streptococcus pneumoniae Serotype 3 in England and Wales: A Major Vaccine Evader. Genes. 2019;10(11).</w:t>
      </w:r>
    </w:p>
    <w:p w14:paraId="111DCC2D" w14:textId="77777777" w:rsidR="00851CAA" w:rsidRPr="00851CAA" w:rsidRDefault="00851CAA" w:rsidP="00851CAA">
      <w:pPr>
        <w:pStyle w:val="EndNoteBibliography"/>
        <w:rPr>
          <w:noProof/>
        </w:rPr>
      </w:pPr>
      <w:r w:rsidRPr="00851CAA">
        <w:rPr>
          <w:noProof/>
        </w:rPr>
        <w:t>17.</w:t>
      </w:r>
      <w:r w:rsidRPr="00851CAA">
        <w:rPr>
          <w:noProof/>
        </w:rPr>
        <w:tab/>
        <w:t>Gladstone RA, Lo SW, Lees JA, Croucher NJ, van Tonder AJ, Corander J, et al. International genomic definition of pneumococcal lineages, to contextualise disease, antibiotic resistance and vaccine impact. EBioMedicine. 2019;43:338-46.</w:t>
      </w:r>
    </w:p>
    <w:p w14:paraId="0E62EE8F" w14:textId="77777777" w:rsidR="00851CAA" w:rsidRPr="00851CAA" w:rsidRDefault="00851CAA" w:rsidP="00851CAA">
      <w:pPr>
        <w:pStyle w:val="EndNoteBibliography"/>
        <w:rPr>
          <w:noProof/>
        </w:rPr>
      </w:pPr>
      <w:r w:rsidRPr="00851CAA">
        <w:rPr>
          <w:noProof/>
        </w:rPr>
        <w:t>18.</w:t>
      </w:r>
      <w:r w:rsidRPr="00851CAA">
        <w:rPr>
          <w:noProof/>
        </w:rPr>
        <w:tab/>
        <w:t>Epping L, van Tonder AJ, Gladstone RA, Consortium TGPS, Bentley SD, Page AJ, et al. SeroBA: rapid high-throughput serotyping of Streptococcus pneumoniae from whole genome sequence data. Microbial Genomics. 2018;4(7).</w:t>
      </w:r>
    </w:p>
    <w:p w14:paraId="6FBD7767" w14:textId="77777777" w:rsidR="00851CAA" w:rsidRPr="00851CAA" w:rsidRDefault="00851CAA" w:rsidP="00851CAA">
      <w:pPr>
        <w:pStyle w:val="EndNoteBibliography"/>
        <w:rPr>
          <w:noProof/>
        </w:rPr>
      </w:pPr>
      <w:r w:rsidRPr="00851CAA">
        <w:rPr>
          <w:noProof/>
        </w:rPr>
        <w:t>19.</w:t>
      </w:r>
      <w:r w:rsidRPr="00851CAA">
        <w:rPr>
          <w:noProof/>
        </w:rPr>
        <w:tab/>
        <w:t>Page AJT, B.; Keane, J. A. . Multilocus sequence typing by blast from de novo assemblies against PubMLST. Journal of Open Source Software. 2016;1(8).</w:t>
      </w:r>
    </w:p>
    <w:p w14:paraId="07EC548E" w14:textId="77777777" w:rsidR="00851CAA" w:rsidRPr="00851CAA" w:rsidRDefault="00851CAA" w:rsidP="00851CAA">
      <w:pPr>
        <w:pStyle w:val="EndNoteBibliography"/>
        <w:rPr>
          <w:noProof/>
        </w:rPr>
      </w:pPr>
      <w:r w:rsidRPr="00851CAA">
        <w:rPr>
          <w:noProof/>
        </w:rPr>
        <w:t>20.</w:t>
      </w:r>
      <w:r w:rsidRPr="00851CAA">
        <w:rPr>
          <w:noProof/>
        </w:rPr>
        <w:tab/>
        <w:t>Lees JA, Harris SR, Tonkin-Hill G, Gladstone RA, Lo SW, Weiser JN, et al. Fast and flexible bacterial genomic epidemiology with PopPUNK. Genome Research. 2019;29(2):304-16.</w:t>
      </w:r>
    </w:p>
    <w:p w14:paraId="325AD142" w14:textId="77777777" w:rsidR="00851CAA" w:rsidRPr="00851CAA" w:rsidRDefault="00851CAA" w:rsidP="00851CAA">
      <w:pPr>
        <w:pStyle w:val="EndNoteBibliography"/>
        <w:rPr>
          <w:noProof/>
        </w:rPr>
      </w:pPr>
      <w:r w:rsidRPr="00851CAA">
        <w:rPr>
          <w:noProof/>
        </w:rPr>
        <w:t>21.</w:t>
      </w:r>
      <w:r w:rsidRPr="00851CAA">
        <w:rPr>
          <w:noProof/>
        </w:rPr>
        <w:tab/>
        <w:t>Metcalf BJ, Gertz RE, Jr., Gladstone RA, Walker H, Sherwood LK, Jackson D, et al. Strain features and distributions in pneumococci from children with invasive disease before and after 13-valent conjugate vaccine implementation in the USA. Clin Microbiol Infect. 2016;22(1):60.e9-.e29.</w:t>
      </w:r>
    </w:p>
    <w:p w14:paraId="0814BEFC" w14:textId="77777777" w:rsidR="00851CAA" w:rsidRPr="00851CAA" w:rsidRDefault="00851CAA" w:rsidP="00851CAA">
      <w:pPr>
        <w:pStyle w:val="EndNoteBibliography"/>
        <w:rPr>
          <w:noProof/>
        </w:rPr>
      </w:pPr>
      <w:r w:rsidRPr="00851CAA">
        <w:rPr>
          <w:noProof/>
        </w:rPr>
        <w:t>22.</w:t>
      </w:r>
      <w:r w:rsidRPr="00851CAA">
        <w:rPr>
          <w:noProof/>
        </w:rPr>
        <w:tab/>
        <w:t>Li Y, Metcalf BJ, Chochua S, Li Z, Gertz RE, Walker H, et al. Validation of β-lactam minimum inhibitory concentration predictions for pneumococcal isolates with newly encountered penicillin binding protein (PBP) sequences. BMC Genomics. 2017;18(1):621.</w:t>
      </w:r>
    </w:p>
    <w:p w14:paraId="5C027AA0" w14:textId="77777777" w:rsidR="00851CAA" w:rsidRPr="00851CAA" w:rsidRDefault="00851CAA" w:rsidP="00851CAA">
      <w:pPr>
        <w:pStyle w:val="EndNoteBibliography"/>
        <w:rPr>
          <w:noProof/>
        </w:rPr>
      </w:pPr>
      <w:r w:rsidRPr="00851CAA">
        <w:rPr>
          <w:noProof/>
        </w:rPr>
        <w:t>23.</w:t>
      </w:r>
      <w:r w:rsidRPr="00851CAA">
        <w:rPr>
          <w:noProof/>
        </w:rPr>
        <w:tab/>
        <w:t>Li Y, Metcalf BJ, Chochua S, Li Z, Gertz RE, Jr., Walker H, et al. Penicillin-Binding Protein Transpeptidase Signatures for Tracking and Predicting β-Lactam Resistance Levels in Streptococcus pneumoniae. mBio. 2016;7(3).</w:t>
      </w:r>
    </w:p>
    <w:p w14:paraId="5E6AB7EC" w14:textId="77777777" w:rsidR="00851CAA" w:rsidRPr="00851CAA" w:rsidRDefault="00851CAA" w:rsidP="00851CAA">
      <w:pPr>
        <w:pStyle w:val="EndNoteBibliography"/>
        <w:rPr>
          <w:noProof/>
        </w:rPr>
      </w:pPr>
      <w:r w:rsidRPr="00851CAA">
        <w:rPr>
          <w:noProof/>
        </w:rPr>
        <w:t>24.</w:t>
      </w:r>
      <w:r w:rsidRPr="00851CAA">
        <w:rPr>
          <w:noProof/>
        </w:rPr>
        <w:tab/>
        <w:t>Ewels PA, Peltzer A, Fillinger S, Patel H, Alneberg J, Wilm A, et al. The nf-core framework for community-curated bioinformatics pipelines. Nature Biotechnology. 2020;38(3):276-8.</w:t>
      </w:r>
    </w:p>
    <w:p w14:paraId="1AF15DD5" w14:textId="77777777" w:rsidR="00851CAA" w:rsidRPr="00851CAA" w:rsidRDefault="00851CAA" w:rsidP="00851CAA">
      <w:pPr>
        <w:pStyle w:val="EndNoteBibliography"/>
        <w:rPr>
          <w:noProof/>
        </w:rPr>
      </w:pPr>
      <w:r w:rsidRPr="00851CAA">
        <w:rPr>
          <w:noProof/>
        </w:rPr>
        <w:t>25.</w:t>
      </w:r>
      <w:r w:rsidRPr="00851CAA">
        <w:rPr>
          <w:noProof/>
        </w:rPr>
        <w:tab/>
        <w:t>Li H, Durbin R. Fast and accurate short read alignment with Burrows-Wheeler transform. Bioinformatics. 2009;25.</w:t>
      </w:r>
    </w:p>
    <w:p w14:paraId="5B0F87FB" w14:textId="77777777" w:rsidR="00851CAA" w:rsidRPr="00851CAA" w:rsidRDefault="00851CAA" w:rsidP="00851CAA">
      <w:pPr>
        <w:pStyle w:val="EndNoteBibliography"/>
        <w:rPr>
          <w:noProof/>
        </w:rPr>
      </w:pPr>
      <w:r w:rsidRPr="00851CAA">
        <w:rPr>
          <w:noProof/>
        </w:rPr>
        <w:t>26.</w:t>
      </w:r>
      <w:r w:rsidRPr="00851CAA">
        <w:rPr>
          <w:noProof/>
        </w:rPr>
        <w:tab/>
        <w:t>Li H, Handsaker B, Wysoker A, Fennell T, Ruan J, Homer N, et al. The Sequence Alignment/Map format and SAMtools. Bioinformatics. 2009;25.</w:t>
      </w:r>
    </w:p>
    <w:p w14:paraId="46B2BA65" w14:textId="77777777" w:rsidR="00851CAA" w:rsidRPr="00851CAA" w:rsidRDefault="00851CAA" w:rsidP="00851CAA">
      <w:pPr>
        <w:pStyle w:val="EndNoteBibliography"/>
        <w:rPr>
          <w:noProof/>
        </w:rPr>
      </w:pPr>
      <w:r w:rsidRPr="00851CAA">
        <w:rPr>
          <w:noProof/>
        </w:rPr>
        <w:t>27.</w:t>
      </w:r>
      <w:r w:rsidRPr="00851CAA">
        <w:rPr>
          <w:noProof/>
        </w:rPr>
        <w:tab/>
        <w:t>Li H. A statistical framework for SNP calling, mutation discovery, association mapping and population genetical parameter estimation from sequencing data. Bioinformatics. 2011;27(21):2987-93.</w:t>
      </w:r>
    </w:p>
    <w:p w14:paraId="1D14841B" w14:textId="77777777" w:rsidR="00851CAA" w:rsidRPr="00851CAA" w:rsidRDefault="00851CAA" w:rsidP="00851CAA">
      <w:pPr>
        <w:pStyle w:val="EndNoteBibliography"/>
        <w:rPr>
          <w:noProof/>
        </w:rPr>
      </w:pPr>
      <w:r w:rsidRPr="00851CAA">
        <w:rPr>
          <w:noProof/>
        </w:rPr>
        <w:t>28.</w:t>
      </w:r>
      <w:r w:rsidRPr="00851CAA">
        <w:rPr>
          <w:noProof/>
        </w:rPr>
        <w:tab/>
        <w:t>Croucher NJ, Page AJ, Connor TR, Delaney AJ, Keane JA, Bentley SD, et al. Rapid phylogenetic analysis of large samples of recombinant bacterial whole genome sequences using Gubbins. Nucleic Acids Research. 2014;43(3):e15-e.</w:t>
      </w:r>
    </w:p>
    <w:p w14:paraId="625911BA" w14:textId="77777777" w:rsidR="00851CAA" w:rsidRPr="00851CAA" w:rsidRDefault="00851CAA" w:rsidP="00851CAA">
      <w:pPr>
        <w:pStyle w:val="EndNoteBibliography"/>
        <w:rPr>
          <w:noProof/>
        </w:rPr>
      </w:pPr>
      <w:r w:rsidRPr="00851CAA">
        <w:rPr>
          <w:noProof/>
        </w:rPr>
        <w:t>29.</w:t>
      </w:r>
      <w:r w:rsidRPr="00851CAA">
        <w:rPr>
          <w:noProof/>
        </w:rPr>
        <w:tab/>
        <w:t>Page AJ, Taylor B, Delaney AJ, Soares J, Seemann T, Keane JA, et al. SNP-sites: rapid efficient extraction of SNPs from multi-FASTA alignments. Microb Genom. 2016;2(4):e000056.</w:t>
      </w:r>
    </w:p>
    <w:p w14:paraId="5B0D85F1" w14:textId="77777777" w:rsidR="00851CAA" w:rsidRPr="00851CAA" w:rsidRDefault="00851CAA" w:rsidP="00851CAA">
      <w:pPr>
        <w:pStyle w:val="EndNoteBibliography"/>
        <w:rPr>
          <w:noProof/>
        </w:rPr>
      </w:pPr>
      <w:r w:rsidRPr="00851CAA">
        <w:rPr>
          <w:noProof/>
        </w:rPr>
        <w:t>30.</w:t>
      </w:r>
      <w:r w:rsidRPr="00851CAA">
        <w:rPr>
          <w:noProof/>
        </w:rPr>
        <w:tab/>
        <w:t>Kozlov AM, Darriba D, Flouri T, Morel B, Stamatakis A. RAxML-NG: a fast, scalable and user-friendly tool for maximum likelihood phylogenetic inference. Bioinformatics. 2019;35(21):4453-5.</w:t>
      </w:r>
    </w:p>
    <w:p w14:paraId="3613D478" w14:textId="77777777" w:rsidR="00851CAA" w:rsidRPr="00851CAA" w:rsidRDefault="00851CAA" w:rsidP="00851CAA">
      <w:pPr>
        <w:pStyle w:val="EndNoteBibliography"/>
        <w:rPr>
          <w:noProof/>
        </w:rPr>
      </w:pPr>
      <w:r w:rsidRPr="00851CAA">
        <w:rPr>
          <w:noProof/>
        </w:rPr>
        <w:t>31.</w:t>
      </w:r>
      <w:r w:rsidRPr="00851CAA">
        <w:rPr>
          <w:noProof/>
        </w:rPr>
        <w:tab/>
        <w:t>Hadfield J, Croucher NJ, Goater RJ, Abudahab K, Aanensen DM, Harris SR. Phandango: an interactive viewer for bacterial population genomics. Bioinformatics. 2017;34(2):292-3.</w:t>
      </w:r>
    </w:p>
    <w:p w14:paraId="4ED33FAF" w14:textId="77777777" w:rsidR="00851CAA" w:rsidRPr="00851CAA" w:rsidRDefault="00851CAA" w:rsidP="00851CAA">
      <w:pPr>
        <w:pStyle w:val="EndNoteBibliography"/>
        <w:rPr>
          <w:noProof/>
        </w:rPr>
      </w:pPr>
      <w:r w:rsidRPr="00851CAA">
        <w:rPr>
          <w:noProof/>
        </w:rPr>
        <w:t>32.</w:t>
      </w:r>
      <w:r w:rsidRPr="00851CAA">
        <w:rPr>
          <w:noProof/>
        </w:rPr>
        <w:tab/>
        <w:t>Didelot X, Croucher NJ, Bentley SD, Harris SR, Wilson DJ. Bayesian inference of ancestral dates on bacterial phylogenetic trees. Nucleic Acids Res. 2018;46(22):e134.</w:t>
      </w:r>
    </w:p>
    <w:p w14:paraId="0F080DE4" w14:textId="4CAEF0F3" w:rsidR="00851CAA" w:rsidRPr="00851CAA" w:rsidRDefault="00851CAA" w:rsidP="00851CAA">
      <w:pPr>
        <w:pStyle w:val="EndNoteBibliography"/>
        <w:rPr>
          <w:noProof/>
        </w:rPr>
      </w:pPr>
      <w:r w:rsidRPr="00851CAA">
        <w:rPr>
          <w:noProof/>
        </w:rPr>
        <w:t>33.</w:t>
      </w:r>
      <w:r w:rsidRPr="00851CAA">
        <w:rPr>
          <w:noProof/>
        </w:rPr>
        <w:tab/>
        <w:t xml:space="preserve">Seemann T. Abricate Github [Available from: </w:t>
      </w:r>
      <w:hyperlink r:id="rId7" w:history="1">
        <w:r w:rsidRPr="00851CAA">
          <w:rPr>
            <w:rStyle w:val="Hyperlink"/>
            <w:noProof/>
          </w:rPr>
          <w:t>https://github.com/tseemann/abricate</w:t>
        </w:r>
      </w:hyperlink>
      <w:r w:rsidRPr="00851CAA">
        <w:rPr>
          <w:noProof/>
        </w:rPr>
        <w:t>.</w:t>
      </w:r>
    </w:p>
    <w:p w14:paraId="61CD7F34" w14:textId="77777777" w:rsidR="00851CAA" w:rsidRPr="00851CAA" w:rsidRDefault="00851CAA" w:rsidP="00851CAA">
      <w:pPr>
        <w:pStyle w:val="EndNoteBibliography"/>
        <w:rPr>
          <w:noProof/>
        </w:rPr>
      </w:pPr>
      <w:r w:rsidRPr="00851CAA">
        <w:rPr>
          <w:noProof/>
        </w:rPr>
        <w:t>34.</w:t>
      </w:r>
      <w:r w:rsidRPr="00851CAA">
        <w:rPr>
          <w:noProof/>
        </w:rPr>
        <w:tab/>
        <w:t>Inouye M, Dashnow H, Raven L-A, Schultz MB, Pope BJ, Tomita T, et al. SRST2: Rapid genomic surveillance for public health and hospital microbiology labs. Genome Medicine. 2014;6(11):90.</w:t>
      </w:r>
    </w:p>
    <w:p w14:paraId="271AEA1B" w14:textId="77777777" w:rsidR="00851CAA" w:rsidRPr="00851CAA" w:rsidRDefault="00851CAA" w:rsidP="00851CAA">
      <w:pPr>
        <w:pStyle w:val="EndNoteBibliography"/>
        <w:rPr>
          <w:noProof/>
        </w:rPr>
      </w:pPr>
      <w:r w:rsidRPr="00851CAA">
        <w:rPr>
          <w:noProof/>
        </w:rPr>
        <w:t>35.</w:t>
      </w:r>
      <w:r w:rsidRPr="00851CAA">
        <w:rPr>
          <w:noProof/>
        </w:rPr>
        <w:tab/>
        <w:t>Connor TR, Loman NJ, Thompson S, Smith A, Southgate J, Poplawski R, et al. CLIMB (the Cloud Infrastructure for Microbial Bioinformatics): an online resource for the medical microbiology community. Microbial Genomics. 2016;2(9).</w:t>
      </w:r>
    </w:p>
    <w:p w14:paraId="78602D1C" w14:textId="128836A6" w:rsidR="00851CAA" w:rsidRPr="00851CAA" w:rsidRDefault="00851CAA" w:rsidP="00851CAA">
      <w:pPr>
        <w:pStyle w:val="EndNoteBibliography"/>
        <w:rPr>
          <w:noProof/>
        </w:rPr>
      </w:pPr>
      <w:r w:rsidRPr="00851CAA">
        <w:rPr>
          <w:noProof/>
        </w:rPr>
        <w:t>36.</w:t>
      </w:r>
      <w:r w:rsidRPr="00851CAA">
        <w:rPr>
          <w:noProof/>
        </w:rPr>
        <w:tab/>
        <w:t xml:space="preserve">R Core Team. R: A language and environment for statistical computing.  [Available from: </w:t>
      </w:r>
      <w:hyperlink r:id="rId8" w:history="1">
        <w:r w:rsidRPr="00851CAA">
          <w:rPr>
            <w:rStyle w:val="Hyperlink"/>
            <w:noProof/>
          </w:rPr>
          <w:t>https://www.R-project.org/</w:t>
        </w:r>
      </w:hyperlink>
      <w:r w:rsidRPr="00851CAA">
        <w:rPr>
          <w:noProof/>
        </w:rPr>
        <w:t>.</w:t>
      </w:r>
    </w:p>
    <w:p w14:paraId="12E4F1D5" w14:textId="77777777" w:rsidR="00851CAA" w:rsidRPr="00851CAA" w:rsidRDefault="00851CAA" w:rsidP="00851CAA">
      <w:pPr>
        <w:pStyle w:val="EndNoteBibliography"/>
        <w:rPr>
          <w:noProof/>
        </w:rPr>
      </w:pPr>
      <w:r w:rsidRPr="00851CAA">
        <w:rPr>
          <w:noProof/>
        </w:rPr>
        <w:t>37.</w:t>
      </w:r>
      <w:r w:rsidRPr="00851CAA">
        <w:rPr>
          <w:noProof/>
        </w:rPr>
        <w:tab/>
        <w:t>Wickham H. ggplot2: Elegant Graphics for Data Analysis: Springer-Verlag New York; 2016.</w:t>
      </w:r>
    </w:p>
    <w:p w14:paraId="46ED5394" w14:textId="77777777" w:rsidR="00851CAA" w:rsidRPr="00851CAA" w:rsidRDefault="00851CAA" w:rsidP="00851CAA">
      <w:pPr>
        <w:pStyle w:val="EndNoteBibliography"/>
        <w:rPr>
          <w:noProof/>
        </w:rPr>
      </w:pPr>
      <w:r w:rsidRPr="00851CAA">
        <w:rPr>
          <w:noProof/>
        </w:rPr>
        <w:t>38.</w:t>
      </w:r>
      <w:r w:rsidRPr="00851CAA">
        <w:rPr>
          <w:noProof/>
        </w:rPr>
        <w:tab/>
        <w:t>Yu G. Using ggtree to Visualize Data on Tree-Like Structures. Current Protocols in Bioinformatics. 2020;69(1):e96.</w:t>
      </w:r>
    </w:p>
    <w:p w14:paraId="188AA9B6" w14:textId="77777777" w:rsidR="00851CAA" w:rsidRPr="00851CAA" w:rsidRDefault="00851CAA" w:rsidP="00851CAA">
      <w:pPr>
        <w:pStyle w:val="EndNoteBibliography"/>
        <w:rPr>
          <w:noProof/>
        </w:rPr>
      </w:pPr>
      <w:r w:rsidRPr="00851CAA">
        <w:rPr>
          <w:noProof/>
        </w:rPr>
        <w:t>39.</w:t>
      </w:r>
      <w:r w:rsidRPr="00851CAA">
        <w:rPr>
          <w:noProof/>
        </w:rPr>
        <w:tab/>
        <w:t>Coughtrie AL, Jefferies JM, Cleary DW, Doncaster CP, Faust SN, Kraaijeveld AR, et al. Microbial epidemiology and carriage studies for the evaluation of vaccines. Journal of Medical Microbiology. 2019;68(10):1408-18.</w:t>
      </w:r>
    </w:p>
    <w:p w14:paraId="148CBFAC" w14:textId="77777777" w:rsidR="00851CAA" w:rsidRPr="00851CAA" w:rsidRDefault="00851CAA" w:rsidP="00851CAA">
      <w:pPr>
        <w:pStyle w:val="EndNoteBibliography"/>
        <w:rPr>
          <w:noProof/>
        </w:rPr>
      </w:pPr>
      <w:r w:rsidRPr="00851CAA">
        <w:rPr>
          <w:noProof/>
        </w:rPr>
        <w:t>40.</w:t>
      </w:r>
      <w:r w:rsidRPr="00851CAA">
        <w:rPr>
          <w:noProof/>
        </w:rPr>
        <w:tab/>
        <w:t>Weinberger DM, Grant LR, Weatherholtz RC, Warren JL, O'Brien KL, Hammitt LL. Relating Pneumococcal Carriage Among Children to Disease Rates Among Adults Before and After the Introduction of Conjugate Vaccines. American Journal of Epidemiology. 2016;183(11):1055-62.</w:t>
      </w:r>
    </w:p>
    <w:p w14:paraId="540EBE3C" w14:textId="77777777" w:rsidR="00851CAA" w:rsidRPr="00851CAA" w:rsidRDefault="00851CAA" w:rsidP="00851CAA">
      <w:pPr>
        <w:pStyle w:val="EndNoteBibliography"/>
        <w:rPr>
          <w:noProof/>
        </w:rPr>
      </w:pPr>
      <w:r w:rsidRPr="00851CAA">
        <w:rPr>
          <w:noProof/>
        </w:rPr>
        <w:t>41.</w:t>
      </w:r>
      <w:r w:rsidRPr="00851CAA">
        <w:rPr>
          <w:noProof/>
        </w:rPr>
        <w:tab/>
        <w:t>Lo SW, Gladstone RA, van Tonder AJ, Lees JA, du Plessis M, Benisty R, et al. Pneumococcal lineages associated with serotype replacement and antibiotic resistance in childhood invasive pneumococcal disease in the post-PCV13 era: an international whole-genome sequencing study. The Lancet Infectious Diseases. 2019;19(7):759-69.</w:t>
      </w:r>
    </w:p>
    <w:p w14:paraId="53A37A55" w14:textId="77777777" w:rsidR="00851CAA" w:rsidRPr="00851CAA" w:rsidRDefault="00851CAA" w:rsidP="00851CAA">
      <w:pPr>
        <w:pStyle w:val="EndNoteBibliography"/>
        <w:rPr>
          <w:noProof/>
        </w:rPr>
      </w:pPr>
      <w:r w:rsidRPr="00851CAA">
        <w:rPr>
          <w:noProof/>
        </w:rPr>
        <w:t>42.</w:t>
      </w:r>
      <w:r w:rsidRPr="00851CAA">
        <w:rPr>
          <w:noProof/>
        </w:rPr>
        <w:tab/>
        <w:t>Jolley KA, Bray JE, Maiden MCJ. Open-access bacterial population genomics: BIGSdb software, the PubMLST.org website and their applications. Wellcome Open Res. 2018;3:124.</w:t>
      </w:r>
    </w:p>
    <w:p w14:paraId="26018008" w14:textId="77777777" w:rsidR="00851CAA" w:rsidRPr="00851CAA" w:rsidRDefault="00851CAA" w:rsidP="00851CAA">
      <w:pPr>
        <w:pStyle w:val="EndNoteBibliography"/>
        <w:rPr>
          <w:noProof/>
        </w:rPr>
      </w:pPr>
      <w:r w:rsidRPr="00851CAA">
        <w:rPr>
          <w:noProof/>
        </w:rPr>
        <w:t>43.</w:t>
      </w:r>
      <w:r w:rsidRPr="00851CAA">
        <w:rPr>
          <w:noProof/>
        </w:rPr>
        <w:tab/>
        <w:t>Mitchell PK, Azarian T, Croucher NJ, Callendrello A, Thompson CM, Pelton SI, et al. Population genomics of pneumococcal carriage in Massachusetts children following introduction of PCV-13. Microb Genom. 2019;5(2).</w:t>
      </w:r>
    </w:p>
    <w:p w14:paraId="51D18C8C" w14:textId="4199027E" w:rsidR="00D54528" w:rsidRDefault="003D3C1B" w:rsidP="00D54528">
      <w:pPr>
        <w:spacing w:line="480" w:lineRule="auto"/>
      </w:pPr>
      <w:r>
        <w:fldChar w:fldCharType="end"/>
      </w:r>
    </w:p>
    <w:sectPr w:rsidR="00D54528" w:rsidSect="00D54528">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C004CB"/>
    <w:multiLevelType w:val="hybridMultilevel"/>
    <w:tmpl w:val="D51C486C"/>
    <w:lvl w:ilvl="0" w:tplc="8B9414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B01418"/>
    <w:multiLevelType w:val="hybridMultilevel"/>
    <w:tmpl w:val="3CFE60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8775216">
    <w:abstractNumId w:val="1"/>
  </w:num>
  <w:num w:numId="2" w16cid:durableId="16285100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rfwv9mzsfzke9v04vsvrhav9wdawsrdxt&quot;&gt;My EndNote Library&lt;record-ids&gt;&lt;item&gt;328&lt;/item&gt;&lt;item&gt;663&lt;/item&gt;&lt;item&gt;718&lt;/item&gt;&lt;item&gt;721&lt;/item&gt;&lt;item&gt;780&lt;/item&gt;&lt;item&gt;832&lt;/item&gt;&lt;item&gt;896&lt;/item&gt;&lt;item&gt;897&lt;/item&gt;&lt;item&gt;1330&lt;/item&gt;&lt;item&gt;1570&lt;/item&gt;&lt;item&gt;1650&lt;/item&gt;&lt;item&gt;1684&lt;/item&gt;&lt;item&gt;1737&lt;/item&gt;&lt;item&gt;1756&lt;/item&gt;&lt;item&gt;1762&lt;/item&gt;&lt;item&gt;1775&lt;/item&gt;&lt;item&gt;1780&lt;/item&gt;&lt;item&gt;1781&lt;/item&gt;&lt;item&gt;1786&lt;/item&gt;&lt;item&gt;1788&lt;/item&gt;&lt;item&gt;1790&lt;/item&gt;&lt;item&gt;1792&lt;/item&gt;&lt;item&gt;1793&lt;/item&gt;&lt;item&gt;1812&lt;/item&gt;&lt;item&gt;1816&lt;/item&gt;&lt;item&gt;1819&lt;/item&gt;&lt;item&gt;1820&lt;/item&gt;&lt;item&gt;1821&lt;/item&gt;&lt;item&gt;1822&lt;/item&gt;&lt;item&gt;1823&lt;/item&gt;&lt;item&gt;1824&lt;/item&gt;&lt;item&gt;1825&lt;/item&gt;&lt;item&gt;1826&lt;/item&gt;&lt;item&gt;1827&lt;/item&gt;&lt;item&gt;1828&lt;/item&gt;&lt;item&gt;1829&lt;/item&gt;&lt;item&gt;1830&lt;/item&gt;&lt;item&gt;1831&lt;/item&gt;&lt;item&gt;1832&lt;/item&gt;&lt;item&gt;1833&lt;/item&gt;&lt;item&gt;1849&lt;/item&gt;&lt;item&gt;1866&lt;/item&gt;&lt;item&gt;1867&lt;/item&gt;&lt;/record-ids&gt;&lt;/item&gt;&lt;/Libraries&gt;"/>
  </w:docVars>
  <w:rsids>
    <w:rsidRoot w:val="00D54528"/>
    <w:rsid w:val="0000019A"/>
    <w:rsid w:val="0001142C"/>
    <w:rsid w:val="00017097"/>
    <w:rsid w:val="00022B2A"/>
    <w:rsid w:val="00023A9C"/>
    <w:rsid w:val="0003704D"/>
    <w:rsid w:val="00037AD8"/>
    <w:rsid w:val="00037CBB"/>
    <w:rsid w:val="0005549E"/>
    <w:rsid w:val="00056DBD"/>
    <w:rsid w:val="000744DE"/>
    <w:rsid w:val="00087BE2"/>
    <w:rsid w:val="0009123B"/>
    <w:rsid w:val="000A6BBD"/>
    <w:rsid w:val="000B3514"/>
    <w:rsid w:val="000B5D7F"/>
    <w:rsid w:val="000C1AE2"/>
    <w:rsid w:val="000D03DC"/>
    <w:rsid w:val="000D4B89"/>
    <w:rsid w:val="000D6CEA"/>
    <w:rsid w:val="00101147"/>
    <w:rsid w:val="00110985"/>
    <w:rsid w:val="0013764D"/>
    <w:rsid w:val="001379B0"/>
    <w:rsid w:val="00137CC2"/>
    <w:rsid w:val="001502C3"/>
    <w:rsid w:val="00153D07"/>
    <w:rsid w:val="00165581"/>
    <w:rsid w:val="00174F91"/>
    <w:rsid w:val="001751BF"/>
    <w:rsid w:val="00183840"/>
    <w:rsid w:val="00186875"/>
    <w:rsid w:val="00193BC3"/>
    <w:rsid w:val="00196F5D"/>
    <w:rsid w:val="001B5F9B"/>
    <w:rsid w:val="001C3446"/>
    <w:rsid w:val="001D65CC"/>
    <w:rsid w:val="001D7979"/>
    <w:rsid w:val="001E66BD"/>
    <w:rsid w:val="001F6BD4"/>
    <w:rsid w:val="00200752"/>
    <w:rsid w:val="00204EA2"/>
    <w:rsid w:val="00232E0F"/>
    <w:rsid w:val="0025174A"/>
    <w:rsid w:val="002658D6"/>
    <w:rsid w:val="00272180"/>
    <w:rsid w:val="002A4FB7"/>
    <w:rsid w:val="002C3E8F"/>
    <w:rsid w:val="002C5915"/>
    <w:rsid w:val="002F14C3"/>
    <w:rsid w:val="002F270B"/>
    <w:rsid w:val="0032625F"/>
    <w:rsid w:val="003302E8"/>
    <w:rsid w:val="00331A23"/>
    <w:rsid w:val="00372AC3"/>
    <w:rsid w:val="00373464"/>
    <w:rsid w:val="003838CF"/>
    <w:rsid w:val="00396BF8"/>
    <w:rsid w:val="00397926"/>
    <w:rsid w:val="003B25A6"/>
    <w:rsid w:val="003C0D6B"/>
    <w:rsid w:val="003D3C1B"/>
    <w:rsid w:val="003D68B7"/>
    <w:rsid w:val="003E13EB"/>
    <w:rsid w:val="003E2D6B"/>
    <w:rsid w:val="003E2E55"/>
    <w:rsid w:val="003E484C"/>
    <w:rsid w:val="0041706F"/>
    <w:rsid w:val="00420C46"/>
    <w:rsid w:val="00430990"/>
    <w:rsid w:val="00440F2B"/>
    <w:rsid w:val="00456378"/>
    <w:rsid w:val="00470E00"/>
    <w:rsid w:val="0047252E"/>
    <w:rsid w:val="00475D1C"/>
    <w:rsid w:val="00493AB7"/>
    <w:rsid w:val="004A5F87"/>
    <w:rsid w:val="004B2226"/>
    <w:rsid w:val="004D1254"/>
    <w:rsid w:val="004D7495"/>
    <w:rsid w:val="004E183E"/>
    <w:rsid w:val="004E45BE"/>
    <w:rsid w:val="004E624E"/>
    <w:rsid w:val="004F31BF"/>
    <w:rsid w:val="004F5964"/>
    <w:rsid w:val="004F71AE"/>
    <w:rsid w:val="00524DB8"/>
    <w:rsid w:val="005420C4"/>
    <w:rsid w:val="0055238B"/>
    <w:rsid w:val="00554A4D"/>
    <w:rsid w:val="005615B8"/>
    <w:rsid w:val="00564A96"/>
    <w:rsid w:val="00573A45"/>
    <w:rsid w:val="00573F73"/>
    <w:rsid w:val="00574896"/>
    <w:rsid w:val="005759E3"/>
    <w:rsid w:val="00583DB4"/>
    <w:rsid w:val="0058499B"/>
    <w:rsid w:val="00585378"/>
    <w:rsid w:val="005A4576"/>
    <w:rsid w:val="005C4C70"/>
    <w:rsid w:val="005C5DE2"/>
    <w:rsid w:val="005C7A5B"/>
    <w:rsid w:val="005E1366"/>
    <w:rsid w:val="005F4A7D"/>
    <w:rsid w:val="0060173D"/>
    <w:rsid w:val="00605334"/>
    <w:rsid w:val="006078C6"/>
    <w:rsid w:val="00620F7E"/>
    <w:rsid w:val="00622E43"/>
    <w:rsid w:val="00625DB7"/>
    <w:rsid w:val="00627C18"/>
    <w:rsid w:val="00640025"/>
    <w:rsid w:val="006439B6"/>
    <w:rsid w:val="006503C1"/>
    <w:rsid w:val="00650787"/>
    <w:rsid w:val="00651E29"/>
    <w:rsid w:val="00654D63"/>
    <w:rsid w:val="006808BD"/>
    <w:rsid w:val="00683B91"/>
    <w:rsid w:val="006A3682"/>
    <w:rsid w:val="006C041E"/>
    <w:rsid w:val="006C18D7"/>
    <w:rsid w:val="006C6809"/>
    <w:rsid w:val="006C7E02"/>
    <w:rsid w:val="006D3F4F"/>
    <w:rsid w:val="006F1969"/>
    <w:rsid w:val="006F2437"/>
    <w:rsid w:val="00715983"/>
    <w:rsid w:val="00716017"/>
    <w:rsid w:val="00733D35"/>
    <w:rsid w:val="0073623A"/>
    <w:rsid w:val="007372D0"/>
    <w:rsid w:val="00745C19"/>
    <w:rsid w:val="00753383"/>
    <w:rsid w:val="00754D13"/>
    <w:rsid w:val="00761A59"/>
    <w:rsid w:val="00764D38"/>
    <w:rsid w:val="007740C5"/>
    <w:rsid w:val="007774E3"/>
    <w:rsid w:val="0079356C"/>
    <w:rsid w:val="00796113"/>
    <w:rsid w:val="007962D9"/>
    <w:rsid w:val="007973A0"/>
    <w:rsid w:val="007B083B"/>
    <w:rsid w:val="007B3683"/>
    <w:rsid w:val="007C4724"/>
    <w:rsid w:val="007C6507"/>
    <w:rsid w:val="007E0EF0"/>
    <w:rsid w:val="007E59A1"/>
    <w:rsid w:val="007E61EC"/>
    <w:rsid w:val="007F6121"/>
    <w:rsid w:val="007F6C28"/>
    <w:rsid w:val="00815A0D"/>
    <w:rsid w:val="0082215C"/>
    <w:rsid w:val="0082613C"/>
    <w:rsid w:val="008376C5"/>
    <w:rsid w:val="00851CAA"/>
    <w:rsid w:val="008522E7"/>
    <w:rsid w:val="008A2A89"/>
    <w:rsid w:val="008A41D4"/>
    <w:rsid w:val="008B5654"/>
    <w:rsid w:val="008C0E94"/>
    <w:rsid w:val="008C2886"/>
    <w:rsid w:val="008D4964"/>
    <w:rsid w:val="008D4D63"/>
    <w:rsid w:val="008E0FD3"/>
    <w:rsid w:val="00912749"/>
    <w:rsid w:val="00916953"/>
    <w:rsid w:val="00923520"/>
    <w:rsid w:val="0094397F"/>
    <w:rsid w:val="009465AA"/>
    <w:rsid w:val="009473C0"/>
    <w:rsid w:val="00947FD8"/>
    <w:rsid w:val="00970A8D"/>
    <w:rsid w:val="009802FB"/>
    <w:rsid w:val="00982C4E"/>
    <w:rsid w:val="00987255"/>
    <w:rsid w:val="009B661F"/>
    <w:rsid w:val="009B7E5D"/>
    <w:rsid w:val="009C088A"/>
    <w:rsid w:val="009E6165"/>
    <w:rsid w:val="009F61A2"/>
    <w:rsid w:val="00A007EF"/>
    <w:rsid w:val="00A00A34"/>
    <w:rsid w:val="00A019C3"/>
    <w:rsid w:val="00A02ED7"/>
    <w:rsid w:val="00A0718E"/>
    <w:rsid w:val="00A1459E"/>
    <w:rsid w:val="00A154B2"/>
    <w:rsid w:val="00A160BD"/>
    <w:rsid w:val="00A251F8"/>
    <w:rsid w:val="00A3361A"/>
    <w:rsid w:val="00A4049E"/>
    <w:rsid w:val="00A67E23"/>
    <w:rsid w:val="00A867CD"/>
    <w:rsid w:val="00A95FF1"/>
    <w:rsid w:val="00AC0E6F"/>
    <w:rsid w:val="00AD09DA"/>
    <w:rsid w:val="00AD1A49"/>
    <w:rsid w:val="00AE2B07"/>
    <w:rsid w:val="00AF6CAF"/>
    <w:rsid w:val="00B17717"/>
    <w:rsid w:val="00B210F7"/>
    <w:rsid w:val="00B27A39"/>
    <w:rsid w:val="00B347CC"/>
    <w:rsid w:val="00B46434"/>
    <w:rsid w:val="00B466D2"/>
    <w:rsid w:val="00B54061"/>
    <w:rsid w:val="00B62BEC"/>
    <w:rsid w:val="00B71462"/>
    <w:rsid w:val="00B76DE7"/>
    <w:rsid w:val="00B87FEE"/>
    <w:rsid w:val="00B91685"/>
    <w:rsid w:val="00B9346B"/>
    <w:rsid w:val="00B93C6C"/>
    <w:rsid w:val="00BB4FBF"/>
    <w:rsid w:val="00BC4ECA"/>
    <w:rsid w:val="00BC7368"/>
    <w:rsid w:val="00BF6BE9"/>
    <w:rsid w:val="00C07311"/>
    <w:rsid w:val="00C108D8"/>
    <w:rsid w:val="00C1225E"/>
    <w:rsid w:val="00C22244"/>
    <w:rsid w:val="00C56B94"/>
    <w:rsid w:val="00C66242"/>
    <w:rsid w:val="00C71602"/>
    <w:rsid w:val="00C76E33"/>
    <w:rsid w:val="00C8449C"/>
    <w:rsid w:val="00C871CF"/>
    <w:rsid w:val="00CB1E6C"/>
    <w:rsid w:val="00CB6644"/>
    <w:rsid w:val="00CC339A"/>
    <w:rsid w:val="00CC64ED"/>
    <w:rsid w:val="00CD05F7"/>
    <w:rsid w:val="00CD454A"/>
    <w:rsid w:val="00D021E0"/>
    <w:rsid w:val="00D03106"/>
    <w:rsid w:val="00D057A4"/>
    <w:rsid w:val="00D25A83"/>
    <w:rsid w:val="00D51586"/>
    <w:rsid w:val="00D51EE3"/>
    <w:rsid w:val="00D53275"/>
    <w:rsid w:val="00D53C6F"/>
    <w:rsid w:val="00D53EE1"/>
    <w:rsid w:val="00D54528"/>
    <w:rsid w:val="00D7385B"/>
    <w:rsid w:val="00D852A6"/>
    <w:rsid w:val="00D90FA5"/>
    <w:rsid w:val="00D92928"/>
    <w:rsid w:val="00D943A1"/>
    <w:rsid w:val="00DA2D4D"/>
    <w:rsid w:val="00DA4DD3"/>
    <w:rsid w:val="00DA66DD"/>
    <w:rsid w:val="00DA7FDF"/>
    <w:rsid w:val="00DB0832"/>
    <w:rsid w:val="00DC0AD8"/>
    <w:rsid w:val="00DD04EE"/>
    <w:rsid w:val="00DD2591"/>
    <w:rsid w:val="00DD50BD"/>
    <w:rsid w:val="00DE2A3F"/>
    <w:rsid w:val="00E025E5"/>
    <w:rsid w:val="00E02EB1"/>
    <w:rsid w:val="00E137C5"/>
    <w:rsid w:val="00E15284"/>
    <w:rsid w:val="00E31911"/>
    <w:rsid w:val="00E41245"/>
    <w:rsid w:val="00E4419E"/>
    <w:rsid w:val="00E442C8"/>
    <w:rsid w:val="00E577C9"/>
    <w:rsid w:val="00E605E3"/>
    <w:rsid w:val="00E81214"/>
    <w:rsid w:val="00EA4D85"/>
    <w:rsid w:val="00EB5848"/>
    <w:rsid w:val="00EC3081"/>
    <w:rsid w:val="00F10115"/>
    <w:rsid w:val="00F265DC"/>
    <w:rsid w:val="00F3148C"/>
    <w:rsid w:val="00F3221A"/>
    <w:rsid w:val="00F359CA"/>
    <w:rsid w:val="00F65F7F"/>
    <w:rsid w:val="00F66FD7"/>
    <w:rsid w:val="00F85081"/>
    <w:rsid w:val="00FA6E57"/>
    <w:rsid w:val="00FB2638"/>
    <w:rsid w:val="00FB4EF2"/>
    <w:rsid w:val="00FD0446"/>
    <w:rsid w:val="00FF57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438A0"/>
  <w14:defaultImageDpi w14:val="32767"/>
  <w15:chartTrackingRefBased/>
  <w15:docId w15:val="{C86A91C9-96FD-264C-8B1E-F5D9C677F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4528"/>
  </w:style>
  <w:style w:type="character" w:styleId="CommentReference">
    <w:name w:val="annotation reference"/>
    <w:basedOn w:val="DefaultParagraphFont"/>
    <w:uiPriority w:val="99"/>
    <w:semiHidden/>
    <w:unhideWhenUsed/>
    <w:rsid w:val="00D54528"/>
    <w:rPr>
      <w:sz w:val="16"/>
      <w:szCs w:val="16"/>
    </w:rPr>
  </w:style>
  <w:style w:type="paragraph" w:styleId="CommentText">
    <w:name w:val="annotation text"/>
    <w:basedOn w:val="Normal"/>
    <w:link w:val="CommentTextChar"/>
    <w:uiPriority w:val="99"/>
    <w:semiHidden/>
    <w:unhideWhenUsed/>
    <w:rsid w:val="00D54528"/>
    <w:rPr>
      <w:sz w:val="20"/>
      <w:szCs w:val="20"/>
    </w:rPr>
  </w:style>
  <w:style w:type="character" w:customStyle="1" w:styleId="CommentTextChar">
    <w:name w:val="Comment Text Char"/>
    <w:basedOn w:val="DefaultParagraphFont"/>
    <w:link w:val="CommentText"/>
    <w:uiPriority w:val="99"/>
    <w:semiHidden/>
    <w:rsid w:val="00D54528"/>
    <w:rPr>
      <w:sz w:val="20"/>
      <w:szCs w:val="20"/>
    </w:rPr>
  </w:style>
  <w:style w:type="paragraph" w:styleId="CommentSubject">
    <w:name w:val="annotation subject"/>
    <w:basedOn w:val="CommentText"/>
    <w:next w:val="CommentText"/>
    <w:link w:val="CommentSubjectChar"/>
    <w:uiPriority w:val="99"/>
    <w:semiHidden/>
    <w:unhideWhenUsed/>
    <w:rsid w:val="00D54528"/>
    <w:rPr>
      <w:b/>
      <w:bCs/>
    </w:rPr>
  </w:style>
  <w:style w:type="character" w:customStyle="1" w:styleId="CommentSubjectChar">
    <w:name w:val="Comment Subject Char"/>
    <w:basedOn w:val="CommentTextChar"/>
    <w:link w:val="CommentSubject"/>
    <w:uiPriority w:val="99"/>
    <w:semiHidden/>
    <w:rsid w:val="00D54528"/>
    <w:rPr>
      <w:b/>
      <w:bCs/>
      <w:sz w:val="20"/>
      <w:szCs w:val="20"/>
    </w:rPr>
  </w:style>
  <w:style w:type="character" w:styleId="Hyperlink">
    <w:name w:val="Hyperlink"/>
    <w:basedOn w:val="DefaultParagraphFont"/>
    <w:uiPriority w:val="99"/>
    <w:unhideWhenUsed/>
    <w:rsid w:val="00EA4D85"/>
    <w:rPr>
      <w:color w:val="0563C1" w:themeColor="hyperlink"/>
      <w:u w:val="single"/>
    </w:rPr>
  </w:style>
  <w:style w:type="paragraph" w:styleId="ListParagraph">
    <w:name w:val="List Paragraph"/>
    <w:basedOn w:val="Normal"/>
    <w:uiPriority w:val="34"/>
    <w:qFormat/>
    <w:rsid w:val="00554A4D"/>
    <w:pPr>
      <w:ind w:left="720"/>
      <w:contextualSpacing/>
    </w:pPr>
  </w:style>
  <w:style w:type="paragraph" w:customStyle="1" w:styleId="EndNoteBibliographyTitle">
    <w:name w:val="EndNote Bibliography Title"/>
    <w:basedOn w:val="Normal"/>
    <w:link w:val="EndNoteBibliographyTitleChar"/>
    <w:rsid w:val="003D3C1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D3C1B"/>
    <w:rPr>
      <w:rFonts w:ascii="Calibri" w:hAnsi="Calibri" w:cs="Calibri"/>
      <w:lang w:val="en-US"/>
    </w:rPr>
  </w:style>
  <w:style w:type="paragraph" w:customStyle="1" w:styleId="EndNoteBibliography">
    <w:name w:val="EndNote Bibliography"/>
    <w:basedOn w:val="Normal"/>
    <w:link w:val="EndNoteBibliographyChar"/>
    <w:rsid w:val="003D3C1B"/>
    <w:rPr>
      <w:rFonts w:ascii="Calibri" w:hAnsi="Calibri" w:cs="Calibri"/>
      <w:lang w:val="en-US"/>
    </w:rPr>
  </w:style>
  <w:style w:type="character" w:customStyle="1" w:styleId="EndNoteBibliographyChar">
    <w:name w:val="EndNote Bibliography Char"/>
    <w:basedOn w:val="DefaultParagraphFont"/>
    <w:link w:val="EndNoteBibliography"/>
    <w:rsid w:val="003D3C1B"/>
    <w:rPr>
      <w:rFonts w:ascii="Calibri" w:hAnsi="Calibri" w:cs="Calibri"/>
      <w:lang w:val="en-US"/>
    </w:rPr>
  </w:style>
  <w:style w:type="character" w:styleId="UnresolvedMention">
    <w:name w:val="Unresolved Mention"/>
    <w:basedOn w:val="DefaultParagraphFont"/>
    <w:uiPriority w:val="99"/>
    <w:rsid w:val="0032625F"/>
    <w:rPr>
      <w:color w:val="605E5C"/>
      <w:shd w:val="clear" w:color="auto" w:fill="E1DFDD"/>
    </w:rPr>
  </w:style>
  <w:style w:type="paragraph" w:styleId="Revision">
    <w:name w:val="Revision"/>
    <w:hidden/>
    <w:uiPriority w:val="99"/>
    <w:semiHidden/>
    <w:rsid w:val="000B35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56330">
      <w:bodyDiv w:val="1"/>
      <w:marLeft w:val="0"/>
      <w:marRight w:val="0"/>
      <w:marTop w:val="0"/>
      <w:marBottom w:val="0"/>
      <w:divBdr>
        <w:top w:val="none" w:sz="0" w:space="0" w:color="auto"/>
        <w:left w:val="none" w:sz="0" w:space="0" w:color="auto"/>
        <w:bottom w:val="none" w:sz="0" w:space="0" w:color="auto"/>
        <w:right w:val="none" w:sz="0" w:space="0" w:color="auto"/>
      </w:divBdr>
    </w:div>
    <w:div w:id="571431904">
      <w:bodyDiv w:val="1"/>
      <w:marLeft w:val="0"/>
      <w:marRight w:val="0"/>
      <w:marTop w:val="0"/>
      <w:marBottom w:val="0"/>
      <w:divBdr>
        <w:top w:val="none" w:sz="0" w:space="0" w:color="auto"/>
        <w:left w:val="none" w:sz="0" w:space="0" w:color="auto"/>
        <w:bottom w:val="none" w:sz="0" w:space="0" w:color="auto"/>
        <w:right w:val="none" w:sz="0" w:space="0" w:color="auto"/>
      </w:divBdr>
    </w:div>
    <w:div w:id="775295202">
      <w:bodyDiv w:val="1"/>
      <w:marLeft w:val="0"/>
      <w:marRight w:val="0"/>
      <w:marTop w:val="0"/>
      <w:marBottom w:val="0"/>
      <w:divBdr>
        <w:top w:val="none" w:sz="0" w:space="0" w:color="auto"/>
        <w:left w:val="none" w:sz="0" w:space="0" w:color="auto"/>
        <w:bottom w:val="none" w:sz="0" w:space="0" w:color="auto"/>
        <w:right w:val="none" w:sz="0" w:space="0" w:color="auto"/>
      </w:divBdr>
    </w:div>
    <w:div w:id="926616939">
      <w:bodyDiv w:val="1"/>
      <w:marLeft w:val="0"/>
      <w:marRight w:val="0"/>
      <w:marTop w:val="0"/>
      <w:marBottom w:val="0"/>
      <w:divBdr>
        <w:top w:val="none" w:sz="0" w:space="0" w:color="auto"/>
        <w:left w:val="none" w:sz="0" w:space="0" w:color="auto"/>
        <w:bottom w:val="none" w:sz="0" w:space="0" w:color="auto"/>
        <w:right w:val="none" w:sz="0" w:space="0" w:color="auto"/>
      </w:divBdr>
    </w:div>
    <w:div w:id="957955874">
      <w:bodyDiv w:val="1"/>
      <w:marLeft w:val="0"/>
      <w:marRight w:val="0"/>
      <w:marTop w:val="0"/>
      <w:marBottom w:val="0"/>
      <w:divBdr>
        <w:top w:val="none" w:sz="0" w:space="0" w:color="auto"/>
        <w:left w:val="none" w:sz="0" w:space="0" w:color="auto"/>
        <w:bottom w:val="none" w:sz="0" w:space="0" w:color="auto"/>
        <w:right w:val="none" w:sz="0" w:space="0" w:color="auto"/>
      </w:divBdr>
    </w:div>
    <w:div w:id="1240865745">
      <w:bodyDiv w:val="1"/>
      <w:marLeft w:val="0"/>
      <w:marRight w:val="0"/>
      <w:marTop w:val="0"/>
      <w:marBottom w:val="0"/>
      <w:divBdr>
        <w:top w:val="none" w:sz="0" w:space="0" w:color="auto"/>
        <w:left w:val="none" w:sz="0" w:space="0" w:color="auto"/>
        <w:bottom w:val="none" w:sz="0" w:space="0" w:color="auto"/>
        <w:right w:val="none" w:sz="0" w:space="0" w:color="auto"/>
      </w:divBdr>
    </w:div>
    <w:div w:id="1392076891">
      <w:bodyDiv w:val="1"/>
      <w:marLeft w:val="0"/>
      <w:marRight w:val="0"/>
      <w:marTop w:val="0"/>
      <w:marBottom w:val="0"/>
      <w:divBdr>
        <w:top w:val="none" w:sz="0" w:space="0" w:color="auto"/>
        <w:left w:val="none" w:sz="0" w:space="0" w:color="auto"/>
        <w:bottom w:val="none" w:sz="0" w:space="0" w:color="auto"/>
        <w:right w:val="none" w:sz="0" w:space="0" w:color="auto"/>
      </w:divBdr>
    </w:div>
    <w:div w:id="1418014794">
      <w:bodyDiv w:val="1"/>
      <w:marLeft w:val="0"/>
      <w:marRight w:val="0"/>
      <w:marTop w:val="0"/>
      <w:marBottom w:val="0"/>
      <w:divBdr>
        <w:top w:val="none" w:sz="0" w:space="0" w:color="auto"/>
        <w:left w:val="none" w:sz="0" w:space="0" w:color="auto"/>
        <w:bottom w:val="none" w:sz="0" w:space="0" w:color="auto"/>
        <w:right w:val="none" w:sz="0" w:space="0" w:color="auto"/>
      </w:divBdr>
    </w:div>
    <w:div w:id="1441561448">
      <w:bodyDiv w:val="1"/>
      <w:marLeft w:val="0"/>
      <w:marRight w:val="0"/>
      <w:marTop w:val="0"/>
      <w:marBottom w:val="0"/>
      <w:divBdr>
        <w:top w:val="none" w:sz="0" w:space="0" w:color="auto"/>
        <w:left w:val="none" w:sz="0" w:space="0" w:color="auto"/>
        <w:bottom w:val="none" w:sz="0" w:space="0" w:color="auto"/>
        <w:right w:val="none" w:sz="0" w:space="0" w:color="auto"/>
      </w:divBdr>
    </w:div>
    <w:div w:id="1794783202">
      <w:bodyDiv w:val="1"/>
      <w:marLeft w:val="0"/>
      <w:marRight w:val="0"/>
      <w:marTop w:val="0"/>
      <w:marBottom w:val="0"/>
      <w:divBdr>
        <w:top w:val="none" w:sz="0" w:space="0" w:color="auto"/>
        <w:left w:val="none" w:sz="0" w:space="0" w:color="auto"/>
        <w:bottom w:val="none" w:sz="0" w:space="0" w:color="auto"/>
        <w:right w:val="none" w:sz="0" w:space="0" w:color="auto"/>
      </w:divBdr>
    </w:div>
    <w:div w:id="1906649430">
      <w:bodyDiv w:val="1"/>
      <w:marLeft w:val="0"/>
      <w:marRight w:val="0"/>
      <w:marTop w:val="0"/>
      <w:marBottom w:val="0"/>
      <w:divBdr>
        <w:top w:val="none" w:sz="0" w:space="0" w:color="auto"/>
        <w:left w:val="none" w:sz="0" w:space="0" w:color="auto"/>
        <w:bottom w:val="none" w:sz="0" w:space="0" w:color="auto"/>
        <w:right w:val="none" w:sz="0" w:space="0" w:color="auto"/>
      </w:divBdr>
    </w:div>
    <w:div w:id="1955476898">
      <w:bodyDiv w:val="1"/>
      <w:marLeft w:val="0"/>
      <w:marRight w:val="0"/>
      <w:marTop w:val="0"/>
      <w:marBottom w:val="0"/>
      <w:divBdr>
        <w:top w:val="none" w:sz="0" w:space="0" w:color="auto"/>
        <w:left w:val="none" w:sz="0" w:space="0" w:color="auto"/>
        <w:bottom w:val="none" w:sz="0" w:space="0" w:color="auto"/>
        <w:right w:val="none" w:sz="0" w:space="0" w:color="auto"/>
      </w:divBdr>
    </w:div>
    <w:div w:id="2042634190">
      <w:bodyDiv w:val="1"/>
      <w:marLeft w:val="0"/>
      <w:marRight w:val="0"/>
      <w:marTop w:val="0"/>
      <w:marBottom w:val="0"/>
      <w:divBdr>
        <w:top w:val="none" w:sz="0" w:space="0" w:color="auto"/>
        <w:left w:val="none" w:sz="0" w:space="0" w:color="auto"/>
        <w:bottom w:val="none" w:sz="0" w:space="0" w:color="auto"/>
        <w:right w:val="none" w:sz="0" w:space="0" w:color="auto"/>
      </w:divBdr>
    </w:div>
    <w:div w:id="2060519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hyperlink" Target="https://github.com/tseemann/abricat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C.Clarke@soton.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C95CF-6EF4-9B49-9D11-27DED74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201</Words>
  <Characters>63847</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leary</dc:creator>
  <cp:keywords/>
  <dc:description/>
  <cp:lastModifiedBy>Alex Lister</cp:lastModifiedBy>
  <cp:revision>2</cp:revision>
  <dcterms:created xsi:type="dcterms:W3CDTF">2023-01-03T14:43:00Z</dcterms:created>
  <dcterms:modified xsi:type="dcterms:W3CDTF">2023-01-03T14:43:00Z</dcterms:modified>
</cp:coreProperties>
</file>